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F63F67" w14:textId="38058823" w:rsidR="007676F6" w:rsidRDefault="007676F6">
      <w:pPr>
        <w:jc w:val="left"/>
        <w:rPr>
          <w:rFonts w:eastAsia="MS Mincho" w:cs="Arial"/>
          <w:i/>
          <w:iCs/>
        </w:rPr>
      </w:pPr>
      <w:r>
        <w:rPr>
          <w:rFonts w:eastAsia="MS Mincho" w:cs="Arial"/>
          <w:i/>
          <w:iCs/>
        </w:rPr>
        <w:t>To check for missed headings, delete at end</w:t>
      </w:r>
    </w:p>
    <w:sdt>
      <w:sdtPr>
        <w:rPr>
          <w:rFonts w:ascii="Adobe Garamond Pro" w:eastAsia="Times New Roman" w:hAnsi="Adobe Garamond Pro" w:cs="Times New Roman"/>
          <w:color w:val="auto"/>
          <w:sz w:val="20"/>
          <w:szCs w:val="20"/>
          <w:lang w:val="en-GB"/>
        </w:rPr>
        <w:id w:val="878445742"/>
        <w:docPartObj>
          <w:docPartGallery w:val="Table of Contents"/>
          <w:docPartUnique/>
        </w:docPartObj>
      </w:sdtPr>
      <w:sdtEndPr>
        <w:rPr>
          <w:b/>
          <w:bCs/>
          <w:noProof/>
        </w:rPr>
      </w:sdtEndPr>
      <w:sdtContent>
        <w:p w14:paraId="59EB1CBF" w14:textId="503B19F8" w:rsidR="007676F6" w:rsidRDefault="007676F6">
          <w:pPr>
            <w:pStyle w:val="TOCHeading"/>
          </w:pPr>
          <w:r>
            <w:t>Table of Contents</w:t>
          </w:r>
        </w:p>
        <w:p w14:paraId="194D01CF" w14:textId="35209E5E" w:rsidR="00DE21D2" w:rsidRDefault="007676F6">
          <w:pPr>
            <w:pStyle w:val="TOC1"/>
            <w:tabs>
              <w:tab w:val="left" w:pos="400"/>
              <w:tab w:val="right" w:leader="dot" w:pos="4853"/>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77822876" w:history="1">
            <w:r w:rsidR="00DE21D2" w:rsidRPr="00F65FF5">
              <w:rPr>
                <w:rStyle w:val="Hyperlink"/>
                <w:rFonts w:ascii="Times New Roman" w:eastAsia="MS Mincho" w:hAnsi="Times New Roman"/>
                <w:noProof/>
              </w:rPr>
              <w:t>I.</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Introduction</w:t>
            </w:r>
            <w:r w:rsidR="00DE21D2">
              <w:rPr>
                <w:noProof/>
                <w:webHidden/>
              </w:rPr>
              <w:tab/>
            </w:r>
            <w:r w:rsidR="00DE21D2">
              <w:rPr>
                <w:noProof/>
                <w:webHidden/>
              </w:rPr>
              <w:fldChar w:fldCharType="begin"/>
            </w:r>
            <w:r w:rsidR="00DE21D2">
              <w:rPr>
                <w:noProof/>
                <w:webHidden/>
              </w:rPr>
              <w:instrText xml:space="preserve"> PAGEREF _Toc477822876 \h </w:instrText>
            </w:r>
            <w:r w:rsidR="00DE21D2">
              <w:rPr>
                <w:noProof/>
                <w:webHidden/>
              </w:rPr>
            </w:r>
            <w:r w:rsidR="00DE21D2">
              <w:rPr>
                <w:noProof/>
                <w:webHidden/>
              </w:rPr>
              <w:fldChar w:fldCharType="separate"/>
            </w:r>
            <w:r w:rsidR="00DE21D2">
              <w:rPr>
                <w:noProof/>
                <w:webHidden/>
              </w:rPr>
              <w:t>2</w:t>
            </w:r>
            <w:r w:rsidR="00DE21D2">
              <w:rPr>
                <w:noProof/>
                <w:webHidden/>
              </w:rPr>
              <w:fldChar w:fldCharType="end"/>
            </w:r>
          </w:hyperlink>
        </w:p>
        <w:p w14:paraId="3A4B330C" w14:textId="1D8FCDE3" w:rsidR="00DE21D2" w:rsidRDefault="003716B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77" w:history="1">
            <w:r w:rsidR="00DE21D2" w:rsidRPr="00F65FF5">
              <w:rPr>
                <w:rStyle w:val="Hyperlink"/>
                <w:rFonts w:ascii="Times New Roman" w:eastAsia="MS Mincho" w:hAnsi="Times New Roman"/>
                <w:noProof/>
              </w:rPr>
              <w:t>II.</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Sleepify’s Promise</w:t>
            </w:r>
            <w:r w:rsidR="00DE21D2">
              <w:rPr>
                <w:noProof/>
                <w:webHidden/>
              </w:rPr>
              <w:tab/>
            </w:r>
            <w:r w:rsidR="00DE21D2">
              <w:rPr>
                <w:noProof/>
                <w:webHidden/>
              </w:rPr>
              <w:fldChar w:fldCharType="begin"/>
            </w:r>
            <w:r w:rsidR="00DE21D2">
              <w:rPr>
                <w:noProof/>
                <w:webHidden/>
              </w:rPr>
              <w:instrText xml:space="preserve"> PAGEREF _Toc477822877 \h </w:instrText>
            </w:r>
            <w:r w:rsidR="00DE21D2">
              <w:rPr>
                <w:noProof/>
                <w:webHidden/>
              </w:rPr>
            </w:r>
            <w:r w:rsidR="00DE21D2">
              <w:rPr>
                <w:noProof/>
                <w:webHidden/>
              </w:rPr>
              <w:fldChar w:fldCharType="separate"/>
            </w:r>
            <w:r w:rsidR="00DE21D2">
              <w:rPr>
                <w:noProof/>
                <w:webHidden/>
              </w:rPr>
              <w:t>2</w:t>
            </w:r>
            <w:r w:rsidR="00DE21D2">
              <w:rPr>
                <w:noProof/>
                <w:webHidden/>
              </w:rPr>
              <w:fldChar w:fldCharType="end"/>
            </w:r>
          </w:hyperlink>
        </w:p>
        <w:p w14:paraId="71F22CD2" w14:textId="3E152FF7" w:rsidR="00DE21D2" w:rsidRDefault="003716B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78" w:history="1">
            <w:r w:rsidR="00DE21D2" w:rsidRPr="00F65FF5">
              <w:rPr>
                <w:rStyle w:val="Hyperlink"/>
                <w:rFonts w:ascii="Times New Roman" w:eastAsia="MS Mincho" w:hAnsi="Times New Roman"/>
                <w:noProof/>
              </w:rPr>
              <w:t>III.</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Background</w:t>
            </w:r>
            <w:r w:rsidR="00DE21D2">
              <w:rPr>
                <w:noProof/>
                <w:webHidden/>
              </w:rPr>
              <w:tab/>
            </w:r>
            <w:r w:rsidR="00DE21D2">
              <w:rPr>
                <w:noProof/>
                <w:webHidden/>
              </w:rPr>
              <w:fldChar w:fldCharType="begin"/>
            </w:r>
            <w:r w:rsidR="00DE21D2">
              <w:rPr>
                <w:noProof/>
                <w:webHidden/>
              </w:rPr>
              <w:instrText xml:space="preserve"> PAGEREF _Toc477822878 \h </w:instrText>
            </w:r>
            <w:r w:rsidR="00DE21D2">
              <w:rPr>
                <w:noProof/>
                <w:webHidden/>
              </w:rPr>
            </w:r>
            <w:r w:rsidR="00DE21D2">
              <w:rPr>
                <w:noProof/>
                <w:webHidden/>
              </w:rPr>
              <w:fldChar w:fldCharType="separate"/>
            </w:r>
            <w:r w:rsidR="00DE21D2">
              <w:rPr>
                <w:noProof/>
                <w:webHidden/>
              </w:rPr>
              <w:t>2</w:t>
            </w:r>
            <w:r w:rsidR="00DE21D2">
              <w:rPr>
                <w:noProof/>
                <w:webHidden/>
              </w:rPr>
              <w:fldChar w:fldCharType="end"/>
            </w:r>
          </w:hyperlink>
        </w:p>
        <w:p w14:paraId="72AE6FD8" w14:textId="099073E6" w:rsidR="00DE21D2" w:rsidRDefault="003716B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79" w:history="1">
            <w:r w:rsidR="00DE21D2" w:rsidRPr="00F65FF5">
              <w:rPr>
                <w:rStyle w:val="Hyperlink"/>
                <w:rFonts w:ascii="Times New Roman" w:eastAsia="MS Mincho" w:hAnsi="Times New Roman"/>
                <w:noProof/>
              </w:rPr>
              <w:t>A.</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Sleep</w:t>
            </w:r>
            <w:r w:rsidR="00DE21D2">
              <w:rPr>
                <w:noProof/>
                <w:webHidden/>
              </w:rPr>
              <w:tab/>
            </w:r>
            <w:r w:rsidR="00DE21D2">
              <w:rPr>
                <w:noProof/>
                <w:webHidden/>
              </w:rPr>
              <w:fldChar w:fldCharType="begin"/>
            </w:r>
            <w:r w:rsidR="00DE21D2">
              <w:rPr>
                <w:noProof/>
                <w:webHidden/>
              </w:rPr>
              <w:instrText xml:space="preserve"> PAGEREF _Toc477822879 \h </w:instrText>
            </w:r>
            <w:r w:rsidR="00DE21D2">
              <w:rPr>
                <w:noProof/>
                <w:webHidden/>
              </w:rPr>
            </w:r>
            <w:r w:rsidR="00DE21D2">
              <w:rPr>
                <w:noProof/>
                <w:webHidden/>
              </w:rPr>
              <w:fldChar w:fldCharType="separate"/>
            </w:r>
            <w:r w:rsidR="00DE21D2">
              <w:rPr>
                <w:noProof/>
                <w:webHidden/>
              </w:rPr>
              <w:t>2</w:t>
            </w:r>
            <w:r w:rsidR="00DE21D2">
              <w:rPr>
                <w:noProof/>
                <w:webHidden/>
              </w:rPr>
              <w:fldChar w:fldCharType="end"/>
            </w:r>
          </w:hyperlink>
        </w:p>
        <w:p w14:paraId="29059F8A" w14:textId="40197BF7" w:rsidR="00DE21D2" w:rsidRDefault="003716B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0" w:history="1">
            <w:r w:rsidR="00DE21D2" w:rsidRPr="00F65FF5">
              <w:rPr>
                <w:rStyle w:val="Hyperlink"/>
                <w:rFonts w:ascii="Times New Roman" w:eastAsia="MS Mincho" w:hAnsi="Times New Roman"/>
                <w:noProof/>
                <w:lang w:val="en-US" w:eastAsia="en-GB"/>
              </w:rPr>
              <w:t>B.</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lang w:val="en-US" w:eastAsia="en-GB"/>
              </w:rPr>
              <w:t>Sleep and thermoregulation</w:t>
            </w:r>
            <w:r w:rsidR="00DE21D2">
              <w:rPr>
                <w:noProof/>
                <w:webHidden/>
              </w:rPr>
              <w:tab/>
            </w:r>
            <w:r w:rsidR="00DE21D2">
              <w:rPr>
                <w:noProof/>
                <w:webHidden/>
              </w:rPr>
              <w:fldChar w:fldCharType="begin"/>
            </w:r>
            <w:r w:rsidR="00DE21D2">
              <w:rPr>
                <w:noProof/>
                <w:webHidden/>
              </w:rPr>
              <w:instrText xml:space="preserve"> PAGEREF _Toc477822880 \h </w:instrText>
            </w:r>
            <w:r w:rsidR="00DE21D2">
              <w:rPr>
                <w:noProof/>
                <w:webHidden/>
              </w:rPr>
            </w:r>
            <w:r w:rsidR="00DE21D2">
              <w:rPr>
                <w:noProof/>
                <w:webHidden/>
              </w:rPr>
              <w:fldChar w:fldCharType="separate"/>
            </w:r>
            <w:r w:rsidR="00DE21D2">
              <w:rPr>
                <w:noProof/>
                <w:webHidden/>
              </w:rPr>
              <w:t>3</w:t>
            </w:r>
            <w:r w:rsidR="00DE21D2">
              <w:rPr>
                <w:noProof/>
                <w:webHidden/>
              </w:rPr>
              <w:fldChar w:fldCharType="end"/>
            </w:r>
          </w:hyperlink>
        </w:p>
        <w:p w14:paraId="57C64487" w14:textId="51DE2D5E" w:rsidR="00DE21D2" w:rsidRDefault="003716B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81" w:history="1">
            <w:r w:rsidR="00DE21D2" w:rsidRPr="00F65FF5">
              <w:rPr>
                <w:rStyle w:val="Hyperlink"/>
                <w:rFonts w:ascii="Times New Roman" w:eastAsia="MS Mincho" w:hAnsi="Times New Roman"/>
                <w:noProof/>
              </w:rPr>
              <w:t>IV.</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Related Work</w:t>
            </w:r>
            <w:r w:rsidR="00DE21D2">
              <w:rPr>
                <w:noProof/>
                <w:webHidden/>
              </w:rPr>
              <w:tab/>
            </w:r>
            <w:r w:rsidR="00DE21D2">
              <w:rPr>
                <w:noProof/>
                <w:webHidden/>
              </w:rPr>
              <w:fldChar w:fldCharType="begin"/>
            </w:r>
            <w:r w:rsidR="00DE21D2">
              <w:rPr>
                <w:noProof/>
                <w:webHidden/>
              </w:rPr>
              <w:instrText xml:space="preserve"> PAGEREF _Toc477822881 \h </w:instrText>
            </w:r>
            <w:r w:rsidR="00DE21D2">
              <w:rPr>
                <w:noProof/>
                <w:webHidden/>
              </w:rPr>
            </w:r>
            <w:r w:rsidR="00DE21D2">
              <w:rPr>
                <w:noProof/>
                <w:webHidden/>
              </w:rPr>
              <w:fldChar w:fldCharType="separate"/>
            </w:r>
            <w:r w:rsidR="00DE21D2">
              <w:rPr>
                <w:noProof/>
                <w:webHidden/>
              </w:rPr>
              <w:t>3</w:t>
            </w:r>
            <w:r w:rsidR="00DE21D2">
              <w:rPr>
                <w:noProof/>
                <w:webHidden/>
              </w:rPr>
              <w:fldChar w:fldCharType="end"/>
            </w:r>
          </w:hyperlink>
        </w:p>
        <w:p w14:paraId="6C3FCF40" w14:textId="576FD9DE" w:rsidR="00DE21D2" w:rsidRDefault="003716B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2" w:history="1">
            <w:r w:rsidR="00DE21D2" w:rsidRPr="00F65FF5">
              <w:rPr>
                <w:rStyle w:val="Hyperlink"/>
                <w:rFonts w:ascii="Times New Roman" w:eastAsia="MS Mincho" w:hAnsi="Times New Roman"/>
                <w:noProof/>
              </w:rPr>
              <w:t>A.</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Literature</w:t>
            </w:r>
            <w:r w:rsidR="00DE21D2">
              <w:rPr>
                <w:noProof/>
                <w:webHidden/>
              </w:rPr>
              <w:tab/>
            </w:r>
            <w:r w:rsidR="00DE21D2">
              <w:rPr>
                <w:noProof/>
                <w:webHidden/>
              </w:rPr>
              <w:fldChar w:fldCharType="begin"/>
            </w:r>
            <w:r w:rsidR="00DE21D2">
              <w:rPr>
                <w:noProof/>
                <w:webHidden/>
              </w:rPr>
              <w:instrText xml:space="preserve"> PAGEREF _Toc477822882 \h </w:instrText>
            </w:r>
            <w:r w:rsidR="00DE21D2">
              <w:rPr>
                <w:noProof/>
                <w:webHidden/>
              </w:rPr>
            </w:r>
            <w:r w:rsidR="00DE21D2">
              <w:rPr>
                <w:noProof/>
                <w:webHidden/>
              </w:rPr>
              <w:fldChar w:fldCharType="separate"/>
            </w:r>
            <w:r w:rsidR="00DE21D2">
              <w:rPr>
                <w:noProof/>
                <w:webHidden/>
              </w:rPr>
              <w:t>3</w:t>
            </w:r>
            <w:r w:rsidR="00DE21D2">
              <w:rPr>
                <w:noProof/>
                <w:webHidden/>
              </w:rPr>
              <w:fldChar w:fldCharType="end"/>
            </w:r>
          </w:hyperlink>
        </w:p>
        <w:p w14:paraId="66FEACC7" w14:textId="64BE8B68" w:rsidR="00DE21D2" w:rsidRDefault="003716B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83" w:history="1">
            <w:r w:rsidR="00DE21D2" w:rsidRPr="00F65FF5">
              <w:rPr>
                <w:rStyle w:val="Hyperlink"/>
                <w:rFonts w:ascii="Times New Roman" w:eastAsia="MS Mincho" w:hAnsi="Times New Roman"/>
                <w:noProof/>
              </w:rPr>
              <w:t>V.</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System Design and Implementation</w:t>
            </w:r>
            <w:r w:rsidR="00DE21D2">
              <w:rPr>
                <w:noProof/>
                <w:webHidden/>
              </w:rPr>
              <w:tab/>
            </w:r>
            <w:r w:rsidR="00DE21D2">
              <w:rPr>
                <w:noProof/>
                <w:webHidden/>
              </w:rPr>
              <w:fldChar w:fldCharType="begin"/>
            </w:r>
            <w:r w:rsidR="00DE21D2">
              <w:rPr>
                <w:noProof/>
                <w:webHidden/>
              </w:rPr>
              <w:instrText xml:space="preserve"> PAGEREF _Toc477822883 \h </w:instrText>
            </w:r>
            <w:r w:rsidR="00DE21D2">
              <w:rPr>
                <w:noProof/>
                <w:webHidden/>
              </w:rPr>
            </w:r>
            <w:r w:rsidR="00DE21D2">
              <w:rPr>
                <w:noProof/>
                <w:webHidden/>
              </w:rPr>
              <w:fldChar w:fldCharType="separate"/>
            </w:r>
            <w:r w:rsidR="00DE21D2">
              <w:rPr>
                <w:noProof/>
                <w:webHidden/>
              </w:rPr>
              <w:t>4</w:t>
            </w:r>
            <w:r w:rsidR="00DE21D2">
              <w:rPr>
                <w:noProof/>
                <w:webHidden/>
              </w:rPr>
              <w:fldChar w:fldCharType="end"/>
            </w:r>
          </w:hyperlink>
        </w:p>
        <w:p w14:paraId="53374919" w14:textId="17864E15" w:rsidR="00DE21D2" w:rsidRDefault="003716B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4" w:history="1">
            <w:r w:rsidR="00DE21D2" w:rsidRPr="00F65FF5">
              <w:rPr>
                <w:rStyle w:val="Hyperlink"/>
                <w:rFonts w:ascii="Times New Roman" w:eastAsia="MS Mincho" w:hAnsi="Times New Roman"/>
                <w:noProof/>
              </w:rPr>
              <w:t>A.</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Overall High Level Design</w:t>
            </w:r>
            <w:r w:rsidR="00DE21D2">
              <w:rPr>
                <w:noProof/>
                <w:webHidden/>
              </w:rPr>
              <w:tab/>
            </w:r>
            <w:r w:rsidR="00DE21D2">
              <w:rPr>
                <w:noProof/>
                <w:webHidden/>
              </w:rPr>
              <w:fldChar w:fldCharType="begin"/>
            </w:r>
            <w:r w:rsidR="00DE21D2">
              <w:rPr>
                <w:noProof/>
                <w:webHidden/>
              </w:rPr>
              <w:instrText xml:space="preserve"> PAGEREF _Toc477822884 \h </w:instrText>
            </w:r>
            <w:r w:rsidR="00DE21D2">
              <w:rPr>
                <w:noProof/>
                <w:webHidden/>
              </w:rPr>
            </w:r>
            <w:r w:rsidR="00DE21D2">
              <w:rPr>
                <w:noProof/>
                <w:webHidden/>
              </w:rPr>
              <w:fldChar w:fldCharType="separate"/>
            </w:r>
            <w:r w:rsidR="00DE21D2">
              <w:rPr>
                <w:noProof/>
                <w:webHidden/>
              </w:rPr>
              <w:t>4</w:t>
            </w:r>
            <w:r w:rsidR="00DE21D2">
              <w:rPr>
                <w:noProof/>
                <w:webHidden/>
              </w:rPr>
              <w:fldChar w:fldCharType="end"/>
            </w:r>
          </w:hyperlink>
        </w:p>
        <w:p w14:paraId="0AFC3920" w14:textId="68627C58" w:rsidR="00DE21D2" w:rsidRDefault="003716B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5" w:history="1">
            <w:r w:rsidR="00DE21D2" w:rsidRPr="00F65FF5">
              <w:rPr>
                <w:rStyle w:val="Hyperlink"/>
                <w:rFonts w:ascii="Times New Roman" w:eastAsia="MS Mincho" w:hAnsi="Times New Roman"/>
                <w:noProof/>
              </w:rPr>
              <w:t>B.</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Sensors</w:t>
            </w:r>
            <w:r w:rsidR="00DE21D2">
              <w:rPr>
                <w:noProof/>
                <w:webHidden/>
              </w:rPr>
              <w:tab/>
            </w:r>
            <w:r w:rsidR="00DE21D2">
              <w:rPr>
                <w:noProof/>
                <w:webHidden/>
              </w:rPr>
              <w:fldChar w:fldCharType="begin"/>
            </w:r>
            <w:r w:rsidR="00DE21D2">
              <w:rPr>
                <w:noProof/>
                <w:webHidden/>
              </w:rPr>
              <w:instrText xml:space="preserve"> PAGEREF _Toc477822885 \h </w:instrText>
            </w:r>
            <w:r w:rsidR="00DE21D2">
              <w:rPr>
                <w:noProof/>
                <w:webHidden/>
              </w:rPr>
            </w:r>
            <w:r w:rsidR="00DE21D2">
              <w:rPr>
                <w:noProof/>
                <w:webHidden/>
              </w:rPr>
              <w:fldChar w:fldCharType="separate"/>
            </w:r>
            <w:r w:rsidR="00DE21D2">
              <w:rPr>
                <w:noProof/>
                <w:webHidden/>
              </w:rPr>
              <w:t>4</w:t>
            </w:r>
            <w:r w:rsidR="00DE21D2">
              <w:rPr>
                <w:noProof/>
                <w:webHidden/>
              </w:rPr>
              <w:fldChar w:fldCharType="end"/>
            </w:r>
          </w:hyperlink>
        </w:p>
        <w:p w14:paraId="09282977" w14:textId="38EF6542" w:rsidR="00DE21D2" w:rsidRDefault="003716B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6" w:history="1">
            <w:r w:rsidR="00DE21D2" w:rsidRPr="00F65FF5">
              <w:rPr>
                <w:rStyle w:val="Hyperlink"/>
                <w:rFonts w:ascii="Times New Roman" w:eastAsia="MS Mincho" w:hAnsi="Times New Roman"/>
                <w:noProof/>
              </w:rPr>
              <w:t>C.</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Backend (Server, Database, API)</w:t>
            </w:r>
            <w:r w:rsidR="00DE21D2">
              <w:rPr>
                <w:noProof/>
                <w:webHidden/>
              </w:rPr>
              <w:tab/>
            </w:r>
            <w:r w:rsidR="00DE21D2">
              <w:rPr>
                <w:noProof/>
                <w:webHidden/>
              </w:rPr>
              <w:fldChar w:fldCharType="begin"/>
            </w:r>
            <w:r w:rsidR="00DE21D2">
              <w:rPr>
                <w:noProof/>
                <w:webHidden/>
              </w:rPr>
              <w:instrText xml:space="preserve"> PAGEREF _Toc477822886 \h </w:instrText>
            </w:r>
            <w:r w:rsidR="00DE21D2">
              <w:rPr>
                <w:noProof/>
                <w:webHidden/>
              </w:rPr>
            </w:r>
            <w:r w:rsidR="00DE21D2">
              <w:rPr>
                <w:noProof/>
                <w:webHidden/>
              </w:rPr>
              <w:fldChar w:fldCharType="separate"/>
            </w:r>
            <w:r w:rsidR="00DE21D2">
              <w:rPr>
                <w:noProof/>
                <w:webHidden/>
              </w:rPr>
              <w:t>4</w:t>
            </w:r>
            <w:r w:rsidR="00DE21D2">
              <w:rPr>
                <w:noProof/>
                <w:webHidden/>
              </w:rPr>
              <w:fldChar w:fldCharType="end"/>
            </w:r>
          </w:hyperlink>
        </w:p>
        <w:p w14:paraId="64CB6D7B" w14:textId="27D97FDE" w:rsidR="00DE21D2" w:rsidRDefault="003716B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87" w:history="1">
            <w:r w:rsidR="00DE21D2" w:rsidRPr="00F65FF5">
              <w:rPr>
                <w:rStyle w:val="Hyperlink"/>
                <w:rFonts w:ascii="Times New Roman" w:eastAsia="MS Mincho" w:hAnsi="Times New Roman"/>
                <w:noProof/>
              </w:rPr>
              <w:t>1)</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The Server</w:t>
            </w:r>
            <w:r w:rsidR="00DE21D2">
              <w:rPr>
                <w:noProof/>
                <w:webHidden/>
              </w:rPr>
              <w:tab/>
            </w:r>
            <w:r w:rsidR="00DE21D2">
              <w:rPr>
                <w:noProof/>
                <w:webHidden/>
              </w:rPr>
              <w:fldChar w:fldCharType="begin"/>
            </w:r>
            <w:r w:rsidR="00DE21D2">
              <w:rPr>
                <w:noProof/>
                <w:webHidden/>
              </w:rPr>
              <w:instrText xml:space="preserve"> PAGEREF _Toc477822887 \h </w:instrText>
            </w:r>
            <w:r w:rsidR="00DE21D2">
              <w:rPr>
                <w:noProof/>
                <w:webHidden/>
              </w:rPr>
            </w:r>
            <w:r w:rsidR="00DE21D2">
              <w:rPr>
                <w:noProof/>
                <w:webHidden/>
              </w:rPr>
              <w:fldChar w:fldCharType="separate"/>
            </w:r>
            <w:r w:rsidR="00DE21D2">
              <w:rPr>
                <w:noProof/>
                <w:webHidden/>
              </w:rPr>
              <w:t>4</w:t>
            </w:r>
            <w:r w:rsidR="00DE21D2">
              <w:rPr>
                <w:noProof/>
                <w:webHidden/>
              </w:rPr>
              <w:fldChar w:fldCharType="end"/>
            </w:r>
          </w:hyperlink>
        </w:p>
        <w:p w14:paraId="6B33EAD0" w14:textId="1E721D25" w:rsidR="00DE21D2" w:rsidRDefault="003716B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88" w:history="1">
            <w:r w:rsidR="00DE21D2" w:rsidRPr="00F65FF5">
              <w:rPr>
                <w:rStyle w:val="Hyperlink"/>
                <w:rFonts w:ascii="Times New Roman" w:eastAsia="MS Mincho" w:hAnsi="Times New Roman"/>
                <w:noProof/>
              </w:rPr>
              <w:t>2)</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The Database</w:t>
            </w:r>
            <w:r w:rsidR="00DE21D2">
              <w:rPr>
                <w:noProof/>
                <w:webHidden/>
              </w:rPr>
              <w:tab/>
            </w:r>
            <w:r w:rsidR="00DE21D2">
              <w:rPr>
                <w:noProof/>
                <w:webHidden/>
              </w:rPr>
              <w:fldChar w:fldCharType="begin"/>
            </w:r>
            <w:r w:rsidR="00DE21D2">
              <w:rPr>
                <w:noProof/>
                <w:webHidden/>
              </w:rPr>
              <w:instrText xml:space="preserve"> PAGEREF _Toc477822888 \h </w:instrText>
            </w:r>
            <w:r w:rsidR="00DE21D2">
              <w:rPr>
                <w:noProof/>
                <w:webHidden/>
              </w:rPr>
            </w:r>
            <w:r w:rsidR="00DE21D2">
              <w:rPr>
                <w:noProof/>
                <w:webHidden/>
              </w:rPr>
              <w:fldChar w:fldCharType="separate"/>
            </w:r>
            <w:r w:rsidR="00DE21D2">
              <w:rPr>
                <w:noProof/>
                <w:webHidden/>
              </w:rPr>
              <w:t>5</w:t>
            </w:r>
            <w:r w:rsidR="00DE21D2">
              <w:rPr>
                <w:noProof/>
                <w:webHidden/>
              </w:rPr>
              <w:fldChar w:fldCharType="end"/>
            </w:r>
          </w:hyperlink>
        </w:p>
        <w:p w14:paraId="41C41351" w14:textId="787A7D03" w:rsidR="00DE21D2" w:rsidRDefault="003716B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89" w:history="1">
            <w:r w:rsidR="00DE21D2" w:rsidRPr="00F65FF5">
              <w:rPr>
                <w:rStyle w:val="Hyperlink"/>
                <w:rFonts w:ascii="Times New Roman" w:eastAsia="MS Mincho" w:hAnsi="Times New Roman"/>
                <w:noProof/>
              </w:rPr>
              <w:t>3)</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The API</w:t>
            </w:r>
            <w:r w:rsidR="00DE21D2">
              <w:rPr>
                <w:noProof/>
                <w:webHidden/>
              </w:rPr>
              <w:tab/>
            </w:r>
            <w:r w:rsidR="00DE21D2">
              <w:rPr>
                <w:noProof/>
                <w:webHidden/>
              </w:rPr>
              <w:fldChar w:fldCharType="begin"/>
            </w:r>
            <w:r w:rsidR="00DE21D2">
              <w:rPr>
                <w:noProof/>
                <w:webHidden/>
              </w:rPr>
              <w:instrText xml:space="preserve"> PAGEREF _Toc477822889 \h </w:instrText>
            </w:r>
            <w:r w:rsidR="00DE21D2">
              <w:rPr>
                <w:noProof/>
                <w:webHidden/>
              </w:rPr>
            </w:r>
            <w:r w:rsidR="00DE21D2">
              <w:rPr>
                <w:noProof/>
                <w:webHidden/>
              </w:rPr>
              <w:fldChar w:fldCharType="separate"/>
            </w:r>
            <w:r w:rsidR="00DE21D2">
              <w:rPr>
                <w:noProof/>
                <w:webHidden/>
              </w:rPr>
              <w:t>5</w:t>
            </w:r>
            <w:r w:rsidR="00DE21D2">
              <w:rPr>
                <w:noProof/>
                <w:webHidden/>
              </w:rPr>
              <w:fldChar w:fldCharType="end"/>
            </w:r>
          </w:hyperlink>
        </w:p>
        <w:p w14:paraId="1A25D7AE" w14:textId="5FE36713" w:rsidR="00DE21D2" w:rsidRDefault="003716B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90" w:history="1">
            <w:r w:rsidR="00DE21D2" w:rsidRPr="00F65FF5">
              <w:rPr>
                <w:rStyle w:val="Hyperlink"/>
                <w:rFonts w:ascii="Times New Roman" w:eastAsia="MS Mincho" w:hAnsi="Times New Roman"/>
                <w:noProof/>
              </w:rPr>
              <w:t>D.</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Machine Learning</w:t>
            </w:r>
            <w:r w:rsidR="00DE21D2">
              <w:rPr>
                <w:noProof/>
                <w:webHidden/>
              </w:rPr>
              <w:tab/>
            </w:r>
            <w:r w:rsidR="00DE21D2">
              <w:rPr>
                <w:noProof/>
                <w:webHidden/>
              </w:rPr>
              <w:fldChar w:fldCharType="begin"/>
            </w:r>
            <w:r w:rsidR="00DE21D2">
              <w:rPr>
                <w:noProof/>
                <w:webHidden/>
              </w:rPr>
              <w:instrText xml:space="preserve"> PAGEREF _Toc477822890 \h </w:instrText>
            </w:r>
            <w:r w:rsidR="00DE21D2">
              <w:rPr>
                <w:noProof/>
                <w:webHidden/>
              </w:rPr>
            </w:r>
            <w:r w:rsidR="00DE21D2">
              <w:rPr>
                <w:noProof/>
                <w:webHidden/>
              </w:rPr>
              <w:fldChar w:fldCharType="separate"/>
            </w:r>
            <w:r w:rsidR="00DE21D2">
              <w:rPr>
                <w:noProof/>
                <w:webHidden/>
              </w:rPr>
              <w:t>6</w:t>
            </w:r>
            <w:r w:rsidR="00DE21D2">
              <w:rPr>
                <w:noProof/>
                <w:webHidden/>
              </w:rPr>
              <w:fldChar w:fldCharType="end"/>
            </w:r>
          </w:hyperlink>
        </w:p>
        <w:p w14:paraId="38CFEC1A" w14:textId="0C00C3C5" w:rsidR="00DE21D2" w:rsidRDefault="003716B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1" w:history="1">
            <w:r w:rsidR="00DE21D2" w:rsidRPr="00F65FF5">
              <w:rPr>
                <w:rStyle w:val="Hyperlink"/>
                <w:rFonts w:ascii="Times New Roman" w:eastAsia="MS Mincho" w:hAnsi="Times New Roman"/>
                <w:noProof/>
              </w:rPr>
              <w:t>1)</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Sleep quality evalution</w:t>
            </w:r>
            <w:r w:rsidR="00DE21D2">
              <w:rPr>
                <w:noProof/>
                <w:webHidden/>
              </w:rPr>
              <w:tab/>
            </w:r>
            <w:r w:rsidR="00DE21D2">
              <w:rPr>
                <w:noProof/>
                <w:webHidden/>
              </w:rPr>
              <w:fldChar w:fldCharType="begin"/>
            </w:r>
            <w:r w:rsidR="00DE21D2">
              <w:rPr>
                <w:noProof/>
                <w:webHidden/>
              </w:rPr>
              <w:instrText xml:space="preserve"> PAGEREF _Toc477822891 \h </w:instrText>
            </w:r>
            <w:r w:rsidR="00DE21D2">
              <w:rPr>
                <w:noProof/>
                <w:webHidden/>
              </w:rPr>
            </w:r>
            <w:r w:rsidR="00DE21D2">
              <w:rPr>
                <w:noProof/>
                <w:webHidden/>
              </w:rPr>
              <w:fldChar w:fldCharType="separate"/>
            </w:r>
            <w:r w:rsidR="00DE21D2">
              <w:rPr>
                <w:noProof/>
                <w:webHidden/>
              </w:rPr>
              <w:t>6</w:t>
            </w:r>
            <w:r w:rsidR="00DE21D2">
              <w:rPr>
                <w:noProof/>
                <w:webHidden/>
              </w:rPr>
              <w:fldChar w:fldCharType="end"/>
            </w:r>
          </w:hyperlink>
        </w:p>
        <w:p w14:paraId="1BA17CA3" w14:textId="377C0E41" w:rsidR="00DE21D2" w:rsidRDefault="003716B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2" w:history="1">
            <w:r w:rsidR="00DE21D2" w:rsidRPr="00F65FF5">
              <w:rPr>
                <w:rStyle w:val="Hyperlink"/>
                <w:rFonts w:ascii="Times New Roman" w:eastAsia="MS Mincho" w:hAnsi="Times New Roman"/>
                <w:noProof/>
              </w:rPr>
              <w:t>2)</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Clustering Analysis and Features Extraction</w:t>
            </w:r>
            <w:r w:rsidR="00DE21D2">
              <w:rPr>
                <w:noProof/>
                <w:webHidden/>
              </w:rPr>
              <w:tab/>
            </w:r>
            <w:r w:rsidR="00DE21D2">
              <w:rPr>
                <w:noProof/>
                <w:webHidden/>
              </w:rPr>
              <w:fldChar w:fldCharType="begin"/>
            </w:r>
            <w:r w:rsidR="00DE21D2">
              <w:rPr>
                <w:noProof/>
                <w:webHidden/>
              </w:rPr>
              <w:instrText xml:space="preserve"> PAGEREF _Toc477822892 \h </w:instrText>
            </w:r>
            <w:r w:rsidR="00DE21D2">
              <w:rPr>
                <w:noProof/>
                <w:webHidden/>
              </w:rPr>
            </w:r>
            <w:r w:rsidR="00DE21D2">
              <w:rPr>
                <w:noProof/>
                <w:webHidden/>
              </w:rPr>
              <w:fldChar w:fldCharType="separate"/>
            </w:r>
            <w:r w:rsidR="00DE21D2">
              <w:rPr>
                <w:noProof/>
                <w:webHidden/>
              </w:rPr>
              <w:t>6</w:t>
            </w:r>
            <w:r w:rsidR="00DE21D2">
              <w:rPr>
                <w:noProof/>
                <w:webHidden/>
              </w:rPr>
              <w:fldChar w:fldCharType="end"/>
            </w:r>
          </w:hyperlink>
        </w:p>
        <w:p w14:paraId="1D372EDE" w14:textId="22FD793F" w:rsidR="00DE21D2" w:rsidRDefault="003716BC">
          <w:pPr>
            <w:pStyle w:val="TOC3"/>
            <w:tabs>
              <w:tab w:val="right" w:leader="dot" w:pos="4853"/>
            </w:tabs>
            <w:rPr>
              <w:rFonts w:asciiTheme="minorHAnsi" w:eastAsiaTheme="minorEastAsia" w:hAnsiTheme="minorHAnsi" w:cstheme="minorBidi"/>
              <w:noProof/>
              <w:sz w:val="22"/>
              <w:szCs w:val="22"/>
              <w:lang w:eastAsia="en-GB"/>
            </w:rPr>
          </w:pPr>
          <w:hyperlink w:anchor="_Toc477822893" w:history="1">
            <w:r w:rsidR="00DE21D2" w:rsidRPr="00F65FF5">
              <w:rPr>
                <w:rStyle w:val="Hyperlink"/>
                <w:rFonts w:eastAsia="MS Mincho"/>
                <w:noProof/>
              </w:rPr>
              <w:t>3) Model Selection</w:t>
            </w:r>
            <w:r w:rsidR="00DE21D2">
              <w:rPr>
                <w:noProof/>
                <w:webHidden/>
              </w:rPr>
              <w:tab/>
            </w:r>
            <w:r w:rsidR="00DE21D2">
              <w:rPr>
                <w:noProof/>
                <w:webHidden/>
              </w:rPr>
              <w:fldChar w:fldCharType="begin"/>
            </w:r>
            <w:r w:rsidR="00DE21D2">
              <w:rPr>
                <w:noProof/>
                <w:webHidden/>
              </w:rPr>
              <w:instrText xml:space="preserve"> PAGEREF _Toc477822893 \h </w:instrText>
            </w:r>
            <w:r w:rsidR="00DE21D2">
              <w:rPr>
                <w:noProof/>
                <w:webHidden/>
              </w:rPr>
            </w:r>
            <w:r w:rsidR="00DE21D2">
              <w:rPr>
                <w:noProof/>
                <w:webHidden/>
              </w:rPr>
              <w:fldChar w:fldCharType="separate"/>
            </w:r>
            <w:r w:rsidR="00DE21D2">
              <w:rPr>
                <w:noProof/>
                <w:webHidden/>
              </w:rPr>
              <w:t>7</w:t>
            </w:r>
            <w:r w:rsidR="00DE21D2">
              <w:rPr>
                <w:noProof/>
                <w:webHidden/>
              </w:rPr>
              <w:fldChar w:fldCharType="end"/>
            </w:r>
          </w:hyperlink>
        </w:p>
        <w:p w14:paraId="690DB038" w14:textId="023DF1D6" w:rsidR="00DE21D2" w:rsidRDefault="003716B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4" w:history="1">
            <w:r w:rsidR="00DE21D2" w:rsidRPr="00F65FF5">
              <w:rPr>
                <w:rStyle w:val="Hyperlink"/>
                <w:rFonts w:ascii="Times New Roman" w:eastAsia="MS Mincho" w:hAnsi="Times New Roman"/>
                <w:noProof/>
              </w:rPr>
              <w:t>4)</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Machine Learning Model – Server Deployment</w:t>
            </w:r>
            <w:r w:rsidR="00DE21D2">
              <w:rPr>
                <w:noProof/>
                <w:webHidden/>
              </w:rPr>
              <w:tab/>
            </w:r>
            <w:r w:rsidR="00DE21D2">
              <w:rPr>
                <w:noProof/>
                <w:webHidden/>
              </w:rPr>
              <w:fldChar w:fldCharType="begin"/>
            </w:r>
            <w:r w:rsidR="00DE21D2">
              <w:rPr>
                <w:noProof/>
                <w:webHidden/>
              </w:rPr>
              <w:instrText xml:space="preserve"> PAGEREF _Toc477822894 \h </w:instrText>
            </w:r>
            <w:r w:rsidR="00DE21D2">
              <w:rPr>
                <w:noProof/>
                <w:webHidden/>
              </w:rPr>
            </w:r>
            <w:r w:rsidR="00DE21D2">
              <w:rPr>
                <w:noProof/>
                <w:webHidden/>
              </w:rPr>
              <w:fldChar w:fldCharType="separate"/>
            </w:r>
            <w:r w:rsidR="00DE21D2">
              <w:rPr>
                <w:noProof/>
                <w:webHidden/>
              </w:rPr>
              <w:t>8</w:t>
            </w:r>
            <w:r w:rsidR="00DE21D2">
              <w:rPr>
                <w:noProof/>
                <w:webHidden/>
              </w:rPr>
              <w:fldChar w:fldCharType="end"/>
            </w:r>
          </w:hyperlink>
        </w:p>
        <w:p w14:paraId="4D2E4FAD" w14:textId="25F989B0" w:rsidR="00DE21D2" w:rsidRDefault="003716B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5" w:history="1">
            <w:r w:rsidR="00DE21D2" w:rsidRPr="00F65FF5">
              <w:rPr>
                <w:rStyle w:val="Hyperlink"/>
                <w:rFonts w:ascii="Times New Roman" w:eastAsia="MS Mincho" w:hAnsi="Times New Roman"/>
                <w:noProof/>
              </w:rPr>
              <w:t>5)</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Testing</w:t>
            </w:r>
            <w:r w:rsidR="00DE21D2">
              <w:rPr>
                <w:noProof/>
                <w:webHidden/>
              </w:rPr>
              <w:tab/>
            </w:r>
            <w:r w:rsidR="00DE21D2">
              <w:rPr>
                <w:noProof/>
                <w:webHidden/>
              </w:rPr>
              <w:fldChar w:fldCharType="begin"/>
            </w:r>
            <w:r w:rsidR="00DE21D2">
              <w:rPr>
                <w:noProof/>
                <w:webHidden/>
              </w:rPr>
              <w:instrText xml:space="preserve"> PAGEREF _Toc477822895 \h </w:instrText>
            </w:r>
            <w:r w:rsidR="00DE21D2">
              <w:rPr>
                <w:noProof/>
                <w:webHidden/>
              </w:rPr>
            </w:r>
            <w:r w:rsidR="00DE21D2">
              <w:rPr>
                <w:noProof/>
                <w:webHidden/>
              </w:rPr>
              <w:fldChar w:fldCharType="separate"/>
            </w:r>
            <w:r w:rsidR="00DE21D2">
              <w:rPr>
                <w:noProof/>
                <w:webHidden/>
              </w:rPr>
              <w:t>8</w:t>
            </w:r>
            <w:r w:rsidR="00DE21D2">
              <w:rPr>
                <w:noProof/>
                <w:webHidden/>
              </w:rPr>
              <w:fldChar w:fldCharType="end"/>
            </w:r>
          </w:hyperlink>
        </w:p>
        <w:p w14:paraId="04B378F1" w14:textId="79B66A66" w:rsidR="00DE21D2" w:rsidRDefault="003716B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96" w:history="1">
            <w:r w:rsidR="00DE21D2" w:rsidRPr="00F65FF5">
              <w:rPr>
                <w:rStyle w:val="Hyperlink"/>
                <w:rFonts w:ascii="Times New Roman" w:eastAsia="MS Mincho" w:hAnsi="Times New Roman"/>
                <w:noProof/>
              </w:rPr>
              <w:t>E.</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Frontend (iOS Application and Website)</w:t>
            </w:r>
            <w:r w:rsidR="00DE21D2">
              <w:rPr>
                <w:noProof/>
                <w:webHidden/>
              </w:rPr>
              <w:tab/>
            </w:r>
            <w:r w:rsidR="00DE21D2">
              <w:rPr>
                <w:noProof/>
                <w:webHidden/>
              </w:rPr>
              <w:fldChar w:fldCharType="begin"/>
            </w:r>
            <w:r w:rsidR="00DE21D2">
              <w:rPr>
                <w:noProof/>
                <w:webHidden/>
              </w:rPr>
              <w:instrText xml:space="preserve"> PAGEREF _Toc477822896 \h </w:instrText>
            </w:r>
            <w:r w:rsidR="00DE21D2">
              <w:rPr>
                <w:noProof/>
                <w:webHidden/>
              </w:rPr>
            </w:r>
            <w:r w:rsidR="00DE21D2">
              <w:rPr>
                <w:noProof/>
                <w:webHidden/>
              </w:rPr>
              <w:fldChar w:fldCharType="separate"/>
            </w:r>
            <w:r w:rsidR="00DE21D2">
              <w:rPr>
                <w:noProof/>
                <w:webHidden/>
              </w:rPr>
              <w:t>8</w:t>
            </w:r>
            <w:r w:rsidR="00DE21D2">
              <w:rPr>
                <w:noProof/>
                <w:webHidden/>
              </w:rPr>
              <w:fldChar w:fldCharType="end"/>
            </w:r>
          </w:hyperlink>
        </w:p>
        <w:p w14:paraId="743367E6" w14:textId="6136DEE7" w:rsidR="00DE21D2" w:rsidRDefault="003716B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7" w:history="1">
            <w:r w:rsidR="00DE21D2" w:rsidRPr="00F65FF5">
              <w:rPr>
                <w:rStyle w:val="Hyperlink"/>
                <w:rFonts w:ascii="Times New Roman" w:eastAsia="MS Mincho" w:hAnsi="Times New Roman"/>
                <w:noProof/>
              </w:rPr>
              <w:t>1)</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The iOS application and Homekit</w:t>
            </w:r>
            <w:r w:rsidR="00DE21D2">
              <w:rPr>
                <w:noProof/>
                <w:webHidden/>
              </w:rPr>
              <w:tab/>
            </w:r>
            <w:r w:rsidR="00DE21D2">
              <w:rPr>
                <w:noProof/>
                <w:webHidden/>
              </w:rPr>
              <w:fldChar w:fldCharType="begin"/>
            </w:r>
            <w:r w:rsidR="00DE21D2">
              <w:rPr>
                <w:noProof/>
                <w:webHidden/>
              </w:rPr>
              <w:instrText xml:space="preserve"> PAGEREF _Toc477822897 \h </w:instrText>
            </w:r>
            <w:r w:rsidR="00DE21D2">
              <w:rPr>
                <w:noProof/>
                <w:webHidden/>
              </w:rPr>
            </w:r>
            <w:r w:rsidR="00DE21D2">
              <w:rPr>
                <w:noProof/>
                <w:webHidden/>
              </w:rPr>
              <w:fldChar w:fldCharType="separate"/>
            </w:r>
            <w:r w:rsidR="00DE21D2">
              <w:rPr>
                <w:noProof/>
                <w:webHidden/>
              </w:rPr>
              <w:t>8</w:t>
            </w:r>
            <w:r w:rsidR="00DE21D2">
              <w:rPr>
                <w:noProof/>
                <w:webHidden/>
              </w:rPr>
              <w:fldChar w:fldCharType="end"/>
            </w:r>
          </w:hyperlink>
        </w:p>
        <w:p w14:paraId="7325E527" w14:textId="4C22401E" w:rsidR="00DE21D2" w:rsidRDefault="003716B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8" w:history="1">
            <w:r w:rsidR="00DE21D2" w:rsidRPr="00F65FF5">
              <w:rPr>
                <w:rStyle w:val="Hyperlink"/>
                <w:rFonts w:ascii="Times New Roman" w:eastAsia="MS Mincho" w:hAnsi="Times New Roman"/>
                <w:noProof/>
              </w:rPr>
              <w:t>2)</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iOS User Interface Design</w:t>
            </w:r>
            <w:r w:rsidR="00DE21D2">
              <w:rPr>
                <w:noProof/>
                <w:webHidden/>
              </w:rPr>
              <w:tab/>
            </w:r>
            <w:r w:rsidR="00DE21D2">
              <w:rPr>
                <w:noProof/>
                <w:webHidden/>
              </w:rPr>
              <w:fldChar w:fldCharType="begin"/>
            </w:r>
            <w:r w:rsidR="00DE21D2">
              <w:rPr>
                <w:noProof/>
                <w:webHidden/>
              </w:rPr>
              <w:instrText xml:space="preserve"> PAGEREF _Toc477822898 \h </w:instrText>
            </w:r>
            <w:r w:rsidR="00DE21D2">
              <w:rPr>
                <w:noProof/>
                <w:webHidden/>
              </w:rPr>
            </w:r>
            <w:r w:rsidR="00DE21D2">
              <w:rPr>
                <w:noProof/>
                <w:webHidden/>
              </w:rPr>
              <w:fldChar w:fldCharType="separate"/>
            </w:r>
            <w:r w:rsidR="00DE21D2">
              <w:rPr>
                <w:noProof/>
                <w:webHidden/>
              </w:rPr>
              <w:t>9</w:t>
            </w:r>
            <w:r w:rsidR="00DE21D2">
              <w:rPr>
                <w:noProof/>
                <w:webHidden/>
              </w:rPr>
              <w:fldChar w:fldCharType="end"/>
            </w:r>
          </w:hyperlink>
        </w:p>
        <w:p w14:paraId="0FD4FA17" w14:textId="7CC6FC0A" w:rsidR="00DE21D2" w:rsidRDefault="003716B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9" w:history="1">
            <w:r w:rsidR="00DE21D2" w:rsidRPr="00F65FF5">
              <w:rPr>
                <w:rStyle w:val="Hyperlink"/>
                <w:rFonts w:ascii="Times New Roman" w:eastAsia="MS Mincho" w:hAnsi="Times New Roman"/>
                <w:noProof/>
              </w:rPr>
              <w:t>3)</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Implementation of Communication</w:t>
            </w:r>
            <w:r w:rsidR="00DE21D2">
              <w:rPr>
                <w:noProof/>
                <w:webHidden/>
              </w:rPr>
              <w:tab/>
            </w:r>
            <w:r w:rsidR="00DE21D2">
              <w:rPr>
                <w:noProof/>
                <w:webHidden/>
              </w:rPr>
              <w:fldChar w:fldCharType="begin"/>
            </w:r>
            <w:r w:rsidR="00DE21D2">
              <w:rPr>
                <w:noProof/>
                <w:webHidden/>
              </w:rPr>
              <w:instrText xml:space="preserve"> PAGEREF _Toc477822899 \h </w:instrText>
            </w:r>
            <w:r w:rsidR="00DE21D2">
              <w:rPr>
                <w:noProof/>
                <w:webHidden/>
              </w:rPr>
            </w:r>
            <w:r w:rsidR="00DE21D2">
              <w:rPr>
                <w:noProof/>
                <w:webHidden/>
              </w:rPr>
              <w:fldChar w:fldCharType="separate"/>
            </w:r>
            <w:r w:rsidR="00DE21D2">
              <w:rPr>
                <w:noProof/>
                <w:webHidden/>
              </w:rPr>
              <w:t>9</w:t>
            </w:r>
            <w:r w:rsidR="00DE21D2">
              <w:rPr>
                <w:noProof/>
                <w:webHidden/>
              </w:rPr>
              <w:fldChar w:fldCharType="end"/>
            </w:r>
          </w:hyperlink>
        </w:p>
        <w:p w14:paraId="788AEDA3" w14:textId="7C14BF41" w:rsidR="00DE21D2" w:rsidRDefault="003716B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900" w:history="1">
            <w:r w:rsidR="00DE21D2" w:rsidRPr="00F65FF5">
              <w:rPr>
                <w:rStyle w:val="Hyperlink"/>
                <w:rFonts w:ascii="Times New Roman" w:eastAsia="MS Mincho" w:hAnsi="Times New Roman"/>
                <w:noProof/>
              </w:rPr>
              <w:t>4)</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Implementation of Security</w:t>
            </w:r>
            <w:r w:rsidR="00DE21D2">
              <w:rPr>
                <w:noProof/>
                <w:webHidden/>
              </w:rPr>
              <w:tab/>
            </w:r>
            <w:r w:rsidR="00DE21D2">
              <w:rPr>
                <w:noProof/>
                <w:webHidden/>
              </w:rPr>
              <w:fldChar w:fldCharType="begin"/>
            </w:r>
            <w:r w:rsidR="00DE21D2">
              <w:rPr>
                <w:noProof/>
                <w:webHidden/>
              </w:rPr>
              <w:instrText xml:space="preserve"> PAGEREF _Toc477822900 \h </w:instrText>
            </w:r>
            <w:r w:rsidR="00DE21D2">
              <w:rPr>
                <w:noProof/>
                <w:webHidden/>
              </w:rPr>
            </w:r>
            <w:r w:rsidR="00DE21D2">
              <w:rPr>
                <w:noProof/>
                <w:webHidden/>
              </w:rPr>
              <w:fldChar w:fldCharType="separate"/>
            </w:r>
            <w:r w:rsidR="00DE21D2">
              <w:rPr>
                <w:noProof/>
                <w:webHidden/>
              </w:rPr>
              <w:t>9</w:t>
            </w:r>
            <w:r w:rsidR="00DE21D2">
              <w:rPr>
                <w:noProof/>
                <w:webHidden/>
              </w:rPr>
              <w:fldChar w:fldCharType="end"/>
            </w:r>
          </w:hyperlink>
        </w:p>
        <w:p w14:paraId="04CB89A5" w14:textId="26EE6CD5" w:rsidR="00DE21D2" w:rsidRDefault="003716B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901" w:history="1">
            <w:r w:rsidR="00DE21D2" w:rsidRPr="00F65FF5">
              <w:rPr>
                <w:rStyle w:val="Hyperlink"/>
                <w:rFonts w:ascii="Times New Roman" w:eastAsia="MS Mincho" w:hAnsi="Times New Roman"/>
                <w:noProof/>
              </w:rPr>
              <w:t>5)</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Implementation of the Feedback System</w:t>
            </w:r>
            <w:r w:rsidR="00DE21D2">
              <w:rPr>
                <w:noProof/>
                <w:webHidden/>
              </w:rPr>
              <w:tab/>
            </w:r>
            <w:r w:rsidR="00DE21D2">
              <w:rPr>
                <w:noProof/>
                <w:webHidden/>
              </w:rPr>
              <w:fldChar w:fldCharType="begin"/>
            </w:r>
            <w:r w:rsidR="00DE21D2">
              <w:rPr>
                <w:noProof/>
                <w:webHidden/>
              </w:rPr>
              <w:instrText xml:space="preserve"> PAGEREF _Toc477822901 \h </w:instrText>
            </w:r>
            <w:r w:rsidR="00DE21D2">
              <w:rPr>
                <w:noProof/>
                <w:webHidden/>
              </w:rPr>
            </w:r>
            <w:r w:rsidR="00DE21D2">
              <w:rPr>
                <w:noProof/>
                <w:webHidden/>
              </w:rPr>
              <w:fldChar w:fldCharType="separate"/>
            </w:r>
            <w:r w:rsidR="00DE21D2">
              <w:rPr>
                <w:noProof/>
                <w:webHidden/>
              </w:rPr>
              <w:t>10</w:t>
            </w:r>
            <w:r w:rsidR="00DE21D2">
              <w:rPr>
                <w:noProof/>
                <w:webHidden/>
              </w:rPr>
              <w:fldChar w:fldCharType="end"/>
            </w:r>
          </w:hyperlink>
        </w:p>
        <w:p w14:paraId="0F6C2323" w14:textId="2E7C8BA4" w:rsidR="00DE21D2" w:rsidRDefault="003716BC">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902" w:history="1">
            <w:r w:rsidR="00DE21D2" w:rsidRPr="00F65FF5">
              <w:rPr>
                <w:rStyle w:val="Hyperlink"/>
                <w:rFonts w:ascii="Times New Roman" w:eastAsia="MS Mincho" w:hAnsi="Times New Roman"/>
                <w:noProof/>
              </w:rPr>
              <w:t>6)</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Application Testing</w:t>
            </w:r>
            <w:r w:rsidR="00DE21D2">
              <w:rPr>
                <w:noProof/>
                <w:webHidden/>
              </w:rPr>
              <w:tab/>
            </w:r>
            <w:r w:rsidR="00DE21D2">
              <w:rPr>
                <w:noProof/>
                <w:webHidden/>
              </w:rPr>
              <w:fldChar w:fldCharType="begin"/>
            </w:r>
            <w:r w:rsidR="00DE21D2">
              <w:rPr>
                <w:noProof/>
                <w:webHidden/>
              </w:rPr>
              <w:instrText xml:space="preserve"> PAGEREF _Toc477822902 \h </w:instrText>
            </w:r>
            <w:r w:rsidR="00DE21D2">
              <w:rPr>
                <w:noProof/>
                <w:webHidden/>
              </w:rPr>
            </w:r>
            <w:r w:rsidR="00DE21D2">
              <w:rPr>
                <w:noProof/>
                <w:webHidden/>
              </w:rPr>
              <w:fldChar w:fldCharType="separate"/>
            </w:r>
            <w:r w:rsidR="00DE21D2">
              <w:rPr>
                <w:noProof/>
                <w:webHidden/>
              </w:rPr>
              <w:t>10</w:t>
            </w:r>
            <w:r w:rsidR="00DE21D2">
              <w:rPr>
                <w:noProof/>
                <w:webHidden/>
              </w:rPr>
              <w:fldChar w:fldCharType="end"/>
            </w:r>
          </w:hyperlink>
        </w:p>
        <w:p w14:paraId="428C9EED" w14:textId="08F931E6" w:rsidR="00DE21D2" w:rsidRDefault="003716BC">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903" w:history="1">
            <w:r w:rsidR="00DE21D2" w:rsidRPr="00F65FF5">
              <w:rPr>
                <w:rStyle w:val="Hyperlink"/>
                <w:rFonts w:ascii="Times New Roman" w:eastAsia="MS Mincho" w:hAnsi="Times New Roman"/>
                <w:noProof/>
              </w:rPr>
              <w:t>F.</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Web Interface</w:t>
            </w:r>
            <w:r w:rsidR="00DE21D2">
              <w:rPr>
                <w:noProof/>
                <w:webHidden/>
              </w:rPr>
              <w:tab/>
            </w:r>
            <w:r w:rsidR="00DE21D2">
              <w:rPr>
                <w:noProof/>
                <w:webHidden/>
              </w:rPr>
              <w:fldChar w:fldCharType="begin"/>
            </w:r>
            <w:r w:rsidR="00DE21D2">
              <w:rPr>
                <w:noProof/>
                <w:webHidden/>
              </w:rPr>
              <w:instrText xml:space="preserve"> PAGEREF _Toc477822903 \h </w:instrText>
            </w:r>
            <w:r w:rsidR="00DE21D2">
              <w:rPr>
                <w:noProof/>
                <w:webHidden/>
              </w:rPr>
            </w:r>
            <w:r w:rsidR="00DE21D2">
              <w:rPr>
                <w:noProof/>
                <w:webHidden/>
              </w:rPr>
              <w:fldChar w:fldCharType="separate"/>
            </w:r>
            <w:r w:rsidR="00DE21D2">
              <w:rPr>
                <w:noProof/>
                <w:webHidden/>
              </w:rPr>
              <w:t>10</w:t>
            </w:r>
            <w:r w:rsidR="00DE21D2">
              <w:rPr>
                <w:noProof/>
                <w:webHidden/>
              </w:rPr>
              <w:fldChar w:fldCharType="end"/>
            </w:r>
          </w:hyperlink>
        </w:p>
        <w:p w14:paraId="27B9C031" w14:textId="4F3BD81D" w:rsidR="00DE21D2" w:rsidRDefault="003716B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4" w:history="1">
            <w:r w:rsidR="00DE21D2" w:rsidRPr="00F65FF5">
              <w:rPr>
                <w:rStyle w:val="Hyperlink"/>
                <w:rFonts w:ascii="Times New Roman" w:eastAsia="MS Mincho" w:hAnsi="Times New Roman"/>
                <w:noProof/>
              </w:rPr>
              <w:t>VI.</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Evaluation Criteria and Setup</w:t>
            </w:r>
            <w:r w:rsidR="00DE21D2">
              <w:rPr>
                <w:noProof/>
                <w:webHidden/>
              </w:rPr>
              <w:tab/>
            </w:r>
            <w:r w:rsidR="00DE21D2">
              <w:rPr>
                <w:noProof/>
                <w:webHidden/>
              </w:rPr>
              <w:fldChar w:fldCharType="begin"/>
            </w:r>
            <w:r w:rsidR="00DE21D2">
              <w:rPr>
                <w:noProof/>
                <w:webHidden/>
              </w:rPr>
              <w:instrText xml:space="preserve"> PAGEREF _Toc477822904 \h </w:instrText>
            </w:r>
            <w:r w:rsidR="00DE21D2">
              <w:rPr>
                <w:noProof/>
                <w:webHidden/>
              </w:rPr>
            </w:r>
            <w:r w:rsidR="00DE21D2">
              <w:rPr>
                <w:noProof/>
                <w:webHidden/>
              </w:rPr>
              <w:fldChar w:fldCharType="separate"/>
            </w:r>
            <w:r w:rsidR="00DE21D2">
              <w:rPr>
                <w:noProof/>
                <w:webHidden/>
              </w:rPr>
              <w:t>10</w:t>
            </w:r>
            <w:r w:rsidR="00DE21D2">
              <w:rPr>
                <w:noProof/>
                <w:webHidden/>
              </w:rPr>
              <w:fldChar w:fldCharType="end"/>
            </w:r>
          </w:hyperlink>
        </w:p>
        <w:p w14:paraId="1C0EE654" w14:textId="53C08630" w:rsidR="00DE21D2" w:rsidRDefault="003716B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5" w:history="1">
            <w:r w:rsidR="00DE21D2" w:rsidRPr="00F65FF5">
              <w:rPr>
                <w:rStyle w:val="Hyperlink"/>
                <w:rFonts w:ascii="Times New Roman" w:eastAsia="MS Mincho" w:hAnsi="Times New Roman"/>
                <w:noProof/>
              </w:rPr>
              <w:t>VII.</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Results</w:t>
            </w:r>
            <w:r w:rsidR="00DE21D2">
              <w:rPr>
                <w:noProof/>
                <w:webHidden/>
              </w:rPr>
              <w:tab/>
            </w:r>
            <w:r w:rsidR="00DE21D2">
              <w:rPr>
                <w:noProof/>
                <w:webHidden/>
              </w:rPr>
              <w:fldChar w:fldCharType="begin"/>
            </w:r>
            <w:r w:rsidR="00DE21D2">
              <w:rPr>
                <w:noProof/>
                <w:webHidden/>
              </w:rPr>
              <w:instrText xml:space="preserve"> PAGEREF _Toc477822905 \h </w:instrText>
            </w:r>
            <w:r w:rsidR="00DE21D2">
              <w:rPr>
                <w:noProof/>
                <w:webHidden/>
              </w:rPr>
            </w:r>
            <w:r w:rsidR="00DE21D2">
              <w:rPr>
                <w:noProof/>
                <w:webHidden/>
              </w:rPr>
              <w:fldChar w:fldCharType="separate"/>
            </w:r>
            <w:r w:rsidR="00DE21D2">
              <w:rPr>
                <w:noProof/>
                <w:webHidden/>
              </w:rPr>
              <w:t>10</w:t>
            </w:r>
            <w:r w:rsidR="00DE21D2">
              <w:rPr>
                <w:noProof/>
                <w:webHidden/>
              </w:rPr>
              <w:fldChar w:fldCharType="end"/>
            </w:r>
          </w:hyperlink>
        </w:p>
        <w:p w14:paraId="02A6E5C8" w14:textId="05B18CDA" w:rsidR="00DE21D2" w:rsidRDefault="003716B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6" w:history="1">
            <w:r w:rsidR="00DE21D2" w:rsidRPr="00F65FF5">
              <w:rPr>
                <w:rStyle w:val="Hyperlink"/>
                <w:rFonts w:ascii="Times New Roman" w:eastAsia="MS Mincho" w:hAnsi="Times New Roman"/>
                <w:noProof/>
              </w:rPr>
              <w:t>VIII.</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Discussion</w:t>
            </w:r>
            <w:r w:rsidR="00DE21D2">
              <w:rPr>
                <w:noProof/>
                <w:webHidden/>
              </w:rPr>
              <w:tab/>
            </w:r>
            <w:r w:rsidR="00DE21D2">
              <w:rPr>
                <w:noProof/>
                <w:webHidden/>
              </w:rPr>
              <w:fldChar w:fldCharType="begin"/>
            </w:r>
            <w:r w:rsidR="00DE21D2">
              <w:rPr>
                <w:noProof/>
                <w:webHidden/>
              </w:rPr>
              <w:instrText xml:space="preserve"> PAGEREF _Toc477822906 \h </w:instrText>
            </w:r>
            <w:r w:rsidR="00DE21D2">
              <w:rPr>
                <w:noProof/>
                <w:webHidden/>
              </w:rPr>
            </w:r>
            <w:r w:rsidR="00DE21D2">
              <w:rPr>
                <w:noProof/>
                <w:webHidden/>
              </w:rPr>
              <w:fldChar w:fldCharType="separate"/>
            </w:r>
            <w:r w:rsidR="00DE21D2">
              <w:rPr>
                <w:noProof/>
                <w:webHidden/>
              </w:rPr>
              <w:t>11</w:t>
            </w:r>
            <w:r w:rsidR="00DE21D2">
              <w:rPr>
                <w:noProof/>
                <w:webHidden/>
              </w:rPr>
              <w:fldChar w:fldCharType="end"/>
            </w:r>
          </w:hyperlink>
        </w:p>
        <w:p w14:paraId="57C9E526" w14:textId="4A756C5E" w:rsidR="00DE21D2" w:rsidRDefault="003716B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7" w:history="1">
            <w:r w:rsidR="00DE21D2" w:rsidRPr="00F65FF5">
              <w:rPr>
                <w:rStyle w:val="Hyperlink"/>
                <w:rFonts w:ascii="Times New Roman" w:eastAsia="MS Mincho" w:hAnsi="Times New Roman"/>
                <w:noProof/>
              </w:rPr>
              <w:t>IX.</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Conclusion</w:t>
            </w:r>
            <w:r w:rsidR="00DE21D2">
              <w:rPr>
                <w:noProof/>
                <w:webHidden/>
              </w:rPr>
              <w:tab/>
            </w:r>
            <w:r w:rsidR="00DE21D2">
              <w:rPr>
                <w:noProof/>
                <w:webHidden/>
              </w:rPr>
              <w:fldChar w:fldCharType="begin"/>
            </w:r>
            <w:r w:rsidR="00DE21D2">
              <w:rPr>
                <w:noProof/>
                <w:webHidden/>
              </w:rPr>
              <w:instrText xml:space="preserve"> PAGEREF _Toc477822907 \h </w:instrText>
            </w:r>
            <w:r w:rsidR="00DE21D2">
              <w:rPr>
                <w:noProof/>
                <w:webHidden/>
              </w:rPr>
            </w:r>
            <w:r w:rsidR="00DE21D2">
              <w:rPr>
                <w:noProof/>
                <w:webHidden/>
              </w:rPr>
              <w:fldChar w:fldCharType="separate"/>
            </w:r>
            <w:r w:rsidR="00DE21D2">
              <w:rPr>
                <w:noProof/>
                <w:webHidden/>
              </w:rPr>
              <w:t>11</w:t>
            </w:r>
            <w:r w:rsidR="00DE21D2">
              <w:rPr>
                <w:noProof/>
                <w:webHidden/>
              </w:rPr>
              <w:fldChar w:fldCharType="end"/>
            </w:r>
          </w:hyperlink>
        </w:p>
        <w:p w14:paraId="7768C52F" w14:textId="1CFFF7C7" w:rsidR="00DE21D2" w:rsidRDefault="003716BC">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8" w:history="1">
            <w:r w:rsidR="00DE21D2" w:rsidRPr="00F65FF5">
              <w:rPr>
                <w:rStyle w:val="Hyperlink"/>
                <w:rFonts w:ascii="Times New Roman" w:eastAsia="MS Mincho" w:hAnsi="Times New Roman"/>
                <w:noProof/>
              </w:rPr>
              <w:t>X.</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References</w:t>
            </w:r>
            <w:r w:rsidR="00DE21D2">
              <w:rPr>
                <w:noProof/>
                <w:webHidden/>
              </w:rPr>
              <w:tab/>
            </w:r>
            <w:r w:rsidR="00DE21D2">
              <w:rPr>
                <w:noProof/>
                <w:webHidden/>
              </w:rPr>
              <w:fldChar w:fldCharType="begin"/>
            </w:r>
            <w:r w:rsidR="00DE21D2">
              <w:rPr>
                <w:noProof/>
                <w:webHidden/>
              </w:rPr>
              <w:instrText xml:space="preserve"> PAGEREF _Toc477822908 \h </w:instrText>
            </w:r>
            <w:r w:rsidR="00DE21D2">
              <w:rPr>
                <w:noProof/>
                <w:webHidden/>
              </w:rPr>
            </w:r>
            <w:r w:rsidR="00DE21D2">
              <w:rPr>
                <w:noProof/>
                <w:webHidden/>
              </w:rPr>
              <w:fldChar w:fldCharType="separate"/>
            </w:r>
            <w:r w:rsidR="00DE21D2">
              <w:rPr>
                <w:noProof/>
                <w:webHidden/>
              </w:rPr>
              <w:t>11</w:t>
            </w:r>
            <w:r w:rsidR="00DE21D2">
              <w:rPr>
                <w:noProof/>
                <w:webHidden/>
              </w:rPr>
              <w:fldChar w:fldCharType="end"/>
            </w:r>
          </w:hyperlink>
        </w:p>
        <w:p w14:paraId="2BBAAC6C" w14:textId="75BE1C35" w:rsidR="007676F6" w:rsidRDefault="007676F6">
          <w:r>
            <w:rPr>
              <w:b/>
              <w:bCs/>
              <w:noProof/>
            </w:rPr>
            <w:fldChar w:fldCharType="end"/>
          </w:r>
        </w:p>
      </w:sdtContent>
    </w:sdt>
    <w:p w14:paraId="23491F90" w14:textId="1A8D4755" w:rsidR="007676F6" w:rsidRDefault="007676F6">
      <w:pPr>
        <w:jc w:val="left"/>
        <w:rPr>
          <w:rFonts w:eastAsia="MS Mincho" w:cs="Arial"/>
          <w:i/>
          <w:iCs/>
        </w:rPr>
      </w:pPr>
    </w:p>
    <w:p w14:paraId="2312CA4E" w14:textId="77777777" w:rsidR="007676F6" w:rsidRDefault="007676F6">
      <w:pPr>
        <w:jc w:val="left"/>
        <w:rPr>
          <w:rFonts w:eastAsia="MS Mincho" w:cs="Arial"/>
          <w:i/>
          <w:iCs/>
        </w:rPr>
      </w:pPr>
      <w:r>
        <w:rPr>
          <w:rFonts w:eastAsia="MS Mincho" w:cs="Arial"/>
          <w:i/>
          <w:iCs/>
        </w:rPr>
        <w:br w:type="page"/>
      </w:r>
    </w:p>
    <w:p w14:paraId="0CEBD05C" w14:textId="4509C68C" w:rsidR="009D666F" w:rsidRDefault="001636BA" w:rsidP="00A63DF7">
      <w:pPr>
        <w:tabs>
          <w:tab w:val="left" w:pos="1930"/>
        </w:tabs>
        <w:rPr>
          <w:b/>
          <w:i/>
        </w:rPr>
      </w:pPr>
      <w:r w:rsidRPr="00BB6C9B">
        <w:rPr>
          <w:rFonts w:eastAsia="MS Mincho" w:cs="Arial"/>
          <w:i/>
          <w:iCs/>
          <w:noProof/>
          <w:lang w:eastAsia="zh-TW"/>
        </w:rPr>
        <w:lastRenderedPageBreak/>
        <mc:AlternateContent>
          <mc:Choice Requires="wps">
            <w:drawing>
              <wp:anchor distT="0" distB="0" distL="114300" distR="114300" simplePos="0" relativeHeight="251657728"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3716BC" w:rsidRPr="003B45CD" w:rsidRDefault="003716BC"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3716BC" w:rsidRPr="005E0CB1" w:rsidRDefault="003716BC"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3716BC" w:rsidRPr="003B45CD" w:rsidRDefault="003716BC"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3716BC" w:rsidRDefault="003716BC"/>
                          <w:p w14:paraId="79BA9D28" w14:textId="77777777" w:rsidR="003716BC" w:rsidRPr="003B45CD" w:rsidRDefault="003716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0,0l0,21600,21600,21600,21600,0xe">
                <v:stroke joinstyle="miter"/>
                <v:path gradientshapeok="t" o:connecttype="rect"/>
              </v:shapetype>
              <v:shape id="Text Box 5" o:spid="_x0000_s1026" type="#_x0000_t202" style="position:absolute;left:0;text-align:left;margin-left:471.55pt;margin-top:0;width:522.75pt;height:98.25pt;z-index:2516577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" filled="f" stroked="f">
                <v:textbox>
                  <w:txbxContent>
                    <w:p w14:paraId="700D25F6" w14:textId="075A2293" w:rsidR="003716BC" w:rsidRPr="003B45CD" w:rsidRDefault="003716BC"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3716BC" w:rsidRPr="005E0CB1" w:rsidRDefault="003716BC"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3716BC" w:rsidRPr="003B45CD" w:rsidRDefault="003716BC"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3716BC" w:rsidRDefault="003716BC"/>
                    <w:p w14:paraId="79BA9D28" w14:textId="77777777" w:rsidR="003716BC" w:rsidRPr="003B45CD" w:rsidRDefault="003716BC"/>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58E0E778"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xml:space="preserve">. In your final report, make sure that the importance of temperature for sleep is </w:t>
      </w:r>
      <w:r w:rsidR="007676F6">
        <w:rPr>
          <w:rFonts w:ascii="Helvetica" w:hAnsi="Helvetica" w:cs="Helvetica"/>
          <w:sz w:val="24"/>
          <w:szCs w:val="24"/>
          <w:lang w:val="en-US" w:eastAsia="en-GB"/>
        </w:rPr>
        <w:t>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w:t>
      </w:r>
      <w:bookmarkStart w:id="0" w:name="_Toc477822876"/>
      <w:r w:rsidRPr="00BB6C9B">
        <w:t>Introduction</w:t>
      </w:r>
      <w:bookmarkEnd w:id="0"/>
    </w:p>
    <w:p w14:paraId="0514AF4C" w14:textId="77777777" w:rsidR="00F55E6C" w:rsidRPr="00584C13" w:rsidRDefault="00F55E6C" w:rsidP="00F55E6C">
      <w:pPr>
        <w:widowControl w:val="0"/>
        <w:autoSpaceDE w:val="0"/>
        <w:autoSpaceDN w:val="0"/>
        <w:adjustRightInd w:val="0"/>
        <w:rPr>
          <w:rFonts w:cs="Adobe Arabic"/>
          <w:lang w:val="en-US" w:eastAsia="en-GB"/>
        </w:rPr>
      </w:pPr>
      <w:r w:rsidRPr="00584C13">
        <w:rPr>
          <w:rFonts w:cs="Adobe Arabic"/>
          <w:lang w:val="en-US" w:eastAsia="en-GB"/>
        </w:rPr>
        <w:t>It is estimated that people spend about one third of their life asleep. Good sleep is important for both the physical and psychological health of a person. For example, sleep aids in the healing and repair of the blood vessels and heart. Studies have shown that sleep deficiency has been linked to an increased risk of stroke, high blood pressure, heart disease and diabetes [2]. Sleep deficiency has also been linked to mental health problems such as depression, bipolar disorder and anxiety disorder. The mechanism of regulating sleep is complex; there are many factors, which affect sleep quality, such as the psychology of a person. In addition, the thermal environment is a key determinant to achieving good quality sleep [3]. Furthermore, disturbed sleep affects not only physical and psychological health status, but also mortality rates in the elderly [4]. Previous studies conducted on human subjects have shown that sleep is strongly linked to thermoregulation - a process that maintains the body’s core internal temperature at a constant level [3]. This mechanism is also controlled by sleep regulation and circadian rhythm. These findings indicate that maintaining a comfortable thermal sleep environment is important for a healthy life. Several other works have also investigated on the effects of room temperature on sleeping pattern in human [3][5].</w:t>
      </w:r>
    </w:p>
    <w:p w14:paraId="0595AA9D" w14:textId="77777777" w:rsidR="00F55E6C" w:rsidRPr="00584C13" w:rsidRDefault="00F55E6C" w:rsidP="00F55E6C">
      <w:pPr>
        <w:widowControl w:val="0"/>
        <w:autoSpaceDE w:val="0"/>
        <w:autoSpaceDN w:val="0"/>
        <w:adjustRightInd w:val="0"/>
        <w:rPr>
          <w:rFonts w:cs="Adobe Arabic"/>
          <w:lang w:val="en-US" w:eastAsia="en-GB"/>
        </w:rPr>
      </w:pPr>
    </w:p>
    <w:p w14:paraId="59BEFEC2" w14:textId="77777777" w:rsidR="00F55E6C" w:rsidRPr="00584C13" w:rsidRDefault="00F55E6C" w:rsidP="00F55E6C">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bookmarkStart w:id="1" w:name="_Toc477822877"/>
      <w:r>
        <w:t>Sleepify’s Promise</w:t>
      </w:r>
      <w:bookmarkEnd w:id="1"/>
    </w:p>
    <w:p w14:paraId="3837886A" w14:textId="3B14924D"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381DEB">
        <w:rPr>
          <w:rFonts w:cs="Arial"/>
        </w:rPr>
        <w:instrText xml:space="preserve"> ADDIN ZOTERO_ITEM CSL_CITATION {"citationID":"a2161m37ps3","properties":{"formattedCitation":"[1]","plainCitation":"[1]"},"citationItems":[{"id":115,"uris":["http://zotero.org/groups/1103374/items/6AM4CV53"],"uri":["http://zotero.org/groups/1103374/items/6AM4CV53"],"itemData":{"id":11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967DE3" w:rsidRPr="00967DE3">
        <w:t>[1]</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381DEB">
        <w:rPr>
          <w:rFonts w:cs="Arial"/>
        </w:rPr>
        <w:instrText xml:space="preserve"> ADDIN ZOTERO_ITEM CSL_CITATION {"citationID":"a3880bninn","properties":{"formattedCitation":"[2]","plainCitation":"[2]"},"citationItems":[{"id":123,"uris":["http://zotero.org/groups/1103374/items/9W9HDIHR"],"uri":["http://zotero.org/groups/1103374/items/9W9HDIHR"],"itemData":{"id":12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9C75B7" w:rsidRPr="009C75B7">
        <w:t>[2]</w:t>
      </w:r>
      <w:r w:rsidR="009C75B7">
        <w:rPr>
          <w:rFonts w:cs="Arial"/>
        </w:rPr>
        <w:fldChar w:fldCharType="end"/>
      </w:r>
      <w:r w:rsidR="009C75B7">
        <w:rPr>
          <w:rFonts w:cs="Arial"/>
        </w:rPr>
        <w:t>.</w:t>
      </w:r>
    </w:p>
    <w:p w14:paraId="29846C62" w14:textId="3B83E519" w:rsidR="00F55E6C" w:rsidRDefault="00F55E6C" w:rsidP="00F55E6C">
      <w:pPr>
        <w:pStyle w:val="Heading1"/>
      </w:pPr>
      <w:bookmarkStart w:id="2" w:name="_Toc477822878"/>
      <w:r>
        <w:t>Background</w:t>
      </w:r>
      <w:bookmarkEnd w:id="2"/>
    </w:p>
    <w:p w14:paraId="583EBE06" w14:textId="464B0AF0" w:rsidR="00F55E6C" w:rsidRDefault="00F55E6C" w:rsidP="009B150B">
      <w:pPr>
        <w:pStyle w:val="Heading2"/>
      </w:pPr>
      <w:bookmarkStart w:id="3" w:name="_Toc477822879"/>
      <w:r w:rsidRPr="00412950">
        <w:t>Sleep</w:t>
      </w:r>
      <w:bookmarkEnd w:id="3"/>
      <w:r w:rsidRPr="00412950">
        <w:t xml:space="preserve"> </w:t>
      </w:r>
    </w:p>
    <w:p w14:paraId="7A0CBE86" w14:textId="77777777" w:rsidR="00F55E6C" w:rsidRDefault="00F55E6C" w:rsidP="00F55E6C">
      <w:pPr>
        <w:rPr>
          <w:i/>
        </w:rPr>
      </w:pPr>
    </w:p>
    <w:p w14:paraId="55F60C6B" w14:textId="77777777" w:rsidR="00F55E6C" w:rsidRPr="00641E35" w:rsidRDefault="00F55E6C" w:rsidP="00F55E6C">
      <w:pPr>
        <w:widowControl w:val="0"/>
        <w:autoSpaceDE w:val="0"/>
        <w:autoSpaceDN w:val="0"/>
        <w:adjustRightInd w:val="0"/>
        <w:rPr>
          <w:lang w:val="en-US" w:eastAsia="en-GB"/>
        </w:rPr>
      </w:pPr>
      <w:r w:rsidRPr="00641E35">
        <w:rPr>
          <w:lang w:val="en-US" w:eastAsia="en-GB"/>
        </w:rPr>
        <w:t>In order to understand how the physical environment affects sleep quality, we must first define what sleep is. Sleep is typically differentiated into five phases; stages 1, 2, 3, 4 and rapid eye movement (REM) [6]. These stages cycle repeatedly during sleep, starting from stage 1 and ending with REM. Electroencephalogram (EEG) measurements are often used to determine these stages as different stages of sleep presents peaks at different region of the signals.</w:t>
      </w:r>
    </w:p>
    <w:p w14:paraId="5B475AE2" w14:textId="77777777" w:rsidR="00F55E6C" w:rsidRDefault="00F55E6C" w:rsidP="00F55E6C">
      <w:pPr>
        <w:widowControl w:val="0"/>
        <w:autoSpaceDE w:val="0"/>
        <w:autoSpaceDN w:val="0"/>
        <w:adjustRightInd w:val="0"/>
        <w:rPr>
          <w:rFonts w:ascii="Times New Roman" w:hAnsi="Times New Roman"/>
          <w:lang w:val="en-US" w:eastAsia="en-GB"/>
        </w:rPr>
      </w:pPr>
    </w:p>
    <w:p w14:paraId="5B766D29" w14:textId="77777777" w:rsidR="00F55E6C" w:rsidRDefault="00F55E6C" w:rsidP="00F55E6C">
      <w:pPr>
        <w:widowControl w:val="0"/>
        <w:autoSpaceDE w:val="0"/>
        <w:autoSpaceDN w:val="0"/>
        <w:adjustRightInd w:val="0"/>
        <w:rPr>
          <w:rFonts w:ascii="Times New Roman" w:hAnsi="Times New Roman"/>
          <w:lang w:val="en-US" w:eastAsia="en-GB"/>
        </w:rPr>
      </w:pPr>
      <w:r>
        <w:rPr>
          <w:rFonts w:ascii="Times New Roman" w:hAnsi="Times New Roman"/>
          <w:noProof/>
          <w:lang w:eastAsia="zh-TW"/>
        </w:rPr>
        <w:drawing>
          <wp:inline distT="0" distB="0" distL="0" distR="0" wp14:anchorId="1B6E7831" wp14:editId="7805B269">
            <wp:extent cx="3088005" cy="2808727"/>
            <wp:effectExtent l="0" t="0" r="1079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8005" cy="2808727"/>
                    </a:xfrm>
                    <a:prstGeom prst="rect">
                      <a:avLst/>
                    </a:prstGeom>
                    <a:noFill/>
                    <a:ln>
                      <a:noFill/>
                    </a:ln>
                  </pic:spPr>
                </pic:pic>
              </a:graphicData>
            </a:graphic>
          </wp:inline>
        </w:drawing>
      </w:r>
    </w:p>
    <w:p w14:paraId="6946AEA9" w14:textId="77777777" w:rsidR="00F55E6C" w:rsidRDefault="00F55E6C" w:rsidP="00F55E6C">
      <w:pPr>
        <w:widowControl w:val="0"/>
        <w:autoSpaceDE w:val="0"/>
        <w:autoSpaceDN w:val="0"/>
        <w:adjustRightInd w:val="0"/>
        <w:rPr>
          <w:rFonts w:ascii="Times New Roman" w:hAnsi="Times New Roman"/>
          <w:lang w:val="en-US" w:eastAsia="en-GB"/>
        </w:rPr>
      </w:pPr>
    </w:p>
    <w:p w14:paraId="57A77165" w14:textId="77777777" w:rsidR="00F55E6C" w:rsidRDefault="00F55E6C" w:rsidP="00F55E6C">
      <w:pPr>
        <w:widowControl w:val="0"/>
        <w:autoSpaceDE w:val="0"/>
        <w:autoSpaceDN w:val="0"/>
        <w:adjustRightInd w:val="0"/>
        <w:rPr>
          <w:lang w:val="en-US" w:eastAsia="en-GB"/>
        </w:rPr>
      </w:pPr>
      <w:r w:rsidRPr="00641E35">
        <w:rPr>
          <w:lang w:val="en-US" w:eastAsia="en-GB"/>
        </w:rPr>
        <w:t>Stage 1 is commonly known</w:t>
      </w:r>
      <w:r>
        <w:rPr>
          <w:lang w:val="en-US" w:eastAsia="en-GB"/>
        </w:rPr>
        <w:t xml:space="preserve"> as</w:t>
      </w:r>
      <w:r w:rsidRPr="00641E35">
        <w:rPr>
          <w:lang w:val="en-US" w:eastAsia="en-GB"/>
        </w:rPr>
        <w:t xml:space="preserve"> light sleep. During this stage</w:t>
      </w:r>
      <w:r>
        <w:rPr>
          <w:lang w:val="en-US" w:eastAsia="en-GB"/>
        </w:rPr>
        <w:t xml:space="preserve"> </w:t>
      </w:r>
      <w:r w:rsidRPr="00641E35">
        <w:rPr>
          <w:lang w:val="en-US" w:eastAsia="en-GB"/>
        </w:rPr>
        <w:t>the eyes move very slowly and muscle activity slows.</w:t>
      </w:r>
      <w:r>
        <w:rPr>
          <w:lang w:val="en-US" w:eastAsia="en-GB"/>
        </w:rPr>
        <w:t xml:space="preserve"> </w:t>
      </w:r>
      <w:r w:rsidRPr="00641E35">
        <w:rPr>
          <w:lang w:val="en-US" w:eastAsia="en-GB"/>
        </w:rPr>
        <w:t>Sometime, we may even experience hypnic myoclonia –a</w:t>
      </w:r>
      <w:r>
        <w:rPr>
          <w:lang w:val="en-US" w:eastAsia="en-GB"/>
        </w:rPr>
        <w:t xml:space="preserve"> </w:t>
      </w:r>
      <w:r w:rsidRPr="00641E35">
        <w:rPr>
          <w:lang w:val="en-US" w:eastAsia="en-GB"/>
        </w:rPr>
        <w:t>sudden and involuntary muscle contraction. Stage 2 is</w:t>
      </w:r>
      <w:r>
        <w:rPr>
          <w:lang w:val="en-US" w:eastAsia="en-GB"/>
        </w:rPr>
        <w:t xml:space="preserve"> </w:t>
      </w:r>
      <w:r w:rsidRPr="00641E35">
        <w:rPr>
          <w:lang w:val="en-US" w:eastAsia="en-GB"/>
        </w:rPr>
        <w:t>marked as the onset of sleep where the person becomes</w:t>
      </w:r>
      <w:r>
        <w:rPr>
          <w:lang w:val="en-US" w:eastAsia="en-GB"/>
        </w:rPr>
        <w:t xml:space="preserve"> </w:t>
      </w:r>
      <w:r w:rsidRPr="00641E35">
        <w:rPr>
          <w:lang w:val="en-US" w:eastAsia="en-GB"/>
        </w:rPr>
        <w:t>disengaged from their surroundings, eye movements stops,</w:t>
      </w:r>
      <w:r>
        <w:rPr>
          <w:lang w:val="en-US" w:eastAsia="en-GB"/>
        </w:rPr>
        <w:t xml:space="preserve"> </w:t>
      </w:r>
      <w:r w:rsidRPr="00641E35">
        <w:rPr>
          <w:lang w:val="en-US" w:eastAsia="en-GB"/>
        </w:rPr>
        <w:t>heart rate and breathing rate returns to normal, and core</w:t>
      </w:r>
      <w:r>
        <w:rPr>
          <w:lang w:val="en-US" w:eastAsia="en-GB"/>
        </w:rPr>
        <w:t xml:space="preserve"> </w:t>
      </w:r>
      <w:r w:rsidRPr="00641E35">
        <w:rPr>
          <w:lang w:val="en-US" w:eastAsia="en-GB"/>
        </w:rPr>
        <w:t xml:space="preserve">body </w:t>
      </w:r>
      <w:r w:rsidRPr="00641E35">
        <w:rPr>
          <w:lang w:val="en-US" w:eastAsia="en-GB"/>
        </w:rPr>
        <w:lastRenderedPageBreak/>
        <w:t>temperature drops.</w:t>
      </w:r>
    </w:p>
    <w:p w14:paraId="4DB60E07" w14:textId="77777777" w:rsidR="00F55E6C" w:rsidRPr="00641E35" w:rsidRDefault="00F55E6C" w:rsidP="00F55E6C">
      <w:pPr>
        <w:widowControl w:val="0"/>
        <w:autoSpaceDE w:val="0"/>
        <w:autoSpaceDN w:val="0"/>
        <w:adjustRightInd w:val="0"/>
        <w:rPr>
          <w:lang w:val="en-US" w:eastAsia="en-GB"/>
        </w:rPr>
      </w:pPr>
    </w:p>
    <w:p w14:paraId="5C44F051" w14:textId="77777777" w:rsidR="00F55E6C" w:rsidRDefault="00F55E6C" w:rsidP="00F55E6C">
      <w:pPr>
        <w:widowControl w:val="0"/>
        <w:autoSpaceDE w:val="0"/>
        <w:autoSpaceDN w:val="0"/>
        <w:adjustRightInd w:val="0"/>
        <w:rPr>
          <w:lang w:val="en-US" w:eastAsia="en-GB"/>
        </w:rPr>
      </w:pPr>
      <w:r w:rsidRPr="00641E35">
        <w:rPr>
          <w:lang w:val="en-US" w:eastAsia="en-GB"/>
        </w:rPr>
        <w:t>Stage 3 and 4 is the slow wave sleep (SWS) also called deep</w:t>
      </w:r>
      <w:r>
        <w:rPr>
          <w:lang w:val="en-US" w:eastAsia="en-GB"/>
        </w:rPr>
        <w:t xml:space="preserve"> </w:t>
      </w:r>
      <w:r w:rsidRPr="00641E35">
        <w:rPr>
          <w:lang w:val="en-US" w:eastAsia="en-GB"/>
        </w:rPr>
        <w:t>sleep stage. In this stage, there are no eye movements or</w:t>
      </w:r>
      <w:r>
        <w:rPr>
          <w:lang w:val="en-US" w:eastAsia="en-GB"/>
        </w:rPr>
        <w:t xml:space="preserve"> </w:t>
      </w:r>
      <w:r w:rsidRPr="00641E35">
        <w:rPr>
          <w:lang w:val="en-US" w:eastAsia="en-GB"/>
        </w:rPr>
        <w:t>muscle activity. This is the stage where the body repairs</w:t>
      </w:r>
      <w:r>
        <w:rPr>
          <w:lang w:val="en-US" w:eastAsia="en-GB"/>
        </w:rPr>
        <w:t xml:space="preserve"> </w:t>
      </w:r>
      <w:r w:rsidRPr="00641E35">
        <w:rPr>
          <w:lang w:val="en-US" w:eastAsia="en-GB"/>
        </w:rPr>
        <w:t>and heals itself, muscles are relaxed, and blood supply to</w:t>
      </w:r>
      <w:r>
        <w:rPr>
          <w:lang w:val="en-US" w:eastAsia="en-GB"/>
        </w:rPr>
        <w:t xml:space="preserve"> </w:t>
      </w:r>
      <w:r w:rsidRPr="00641E35">
        <w:rPr>
          <w:lang w:val="en-US" w:eastAsia="en-GB"/>
        </w:rPr>
        <w:t>muscles increases, blood pressure drops and breathing</w:t>
      </w:r>
      <w:r>
        <w:rPr>
          <w:lang w:val="en-US" w:eastAsia="en-GB"/>
        </w:rPr>
        <w:t xml:space="preserve"> </w:t>
      </w:r>
      <w:r w:rsidRPr="00641E35">
        <w:rPr>
          <w:lang w:val="en-US" w:eastAsia="en-GB"/>
        </w:rPr>
        <w:t>becomes slower.</w:t>
      </w:r>
    </w:p>
    <w:p w14:paraId="5BC44218" w14:textId="77777777" w:rsidR="00F55E6C" w:rsidRPr="00641E35" w:rsidRDefault="00F55E6C" w:rsidP="00F55E6C">
      <w:pPr>
        <w:widowControl w:val="0"/>
        <w:autoSpaceDE w:val="0"/>
        <w:autoSpaceDN w:val="0"/>
        <w:adjustRightInd w:val="0"/>
        <w:rPr>
          <w:lang w:val="en-US" w:eastAsia="en-GB"/>
        </w:rPr>
      </w:pPr>
    </w:p>
    <w:p w14:paraId="1328776D" w14:textId="77777777" w:rsidR="00F55E6C" w:rsidRDefault="00F55E6C" w:rsidP="00F55E6C">
      <w:pPr>
        <w:widowControl w:val="0"/>
        <w:autoSpaceDE w:val="0"/>
        <w:autoSpaceDN w:val="0"/>
        <w:adjustRightInd w:val="0"/>
        <w:rPr>
          <w:lang w:val="en-US" w:eastAsia="en-GB"/>
        </w:rPr>
      </w:pPr>
      <w:r w:rsidRPr="00641E35">
        <w:rPr>
          <w:lang w:val="en-US" w:eastAsia="en-GB"/>
        </w:rPr>
        <w:t>REM stage is the final stage of a sleep cycle and it is</w:t>
      </w:r>
      <w:r>
        <w:rPr>
          <w:lang w:val="en-US" w:eastAsia="en-GB"/>
        </w:rPr>
        <w:t xml:space="preserve"> </w:t>
      </w:r>
      <w:r w:rsidRPr="00641E35">
        <w:rPr>
          <w:lang w:val="en-US" w:eastAsia="en-GB"/>
        </w:rPr>
        <w:t>significantly different from previous stages in that the brain</w:t>
      </w:r>
      <w:r>
        <w:rPr>
          <w:lang w:val="en-US" w:eastAsia="en-GB"/>
        </w:rPr>
        <w:t xml:space="preserve"> </w:t>
      </w:r>
      <w:r w:rsidRPr="00641E35">
        <w:rPr>
          <w:lang w:val="en-US" w:eastAsia="en-GB"/>
        </w:rPr>
        <w:t>is active. REM EEG waves are very similar to stage 1.</w:t>
      </w:r>
    </w:p>
    <w:p w14:paraId="127A48DF" w14:textId="77777777" w:rsidR="00F55E6C" w:rsidRDefault="00F55E6C" w:rsidP="00F55E6C">
      <w:pPr>
        <w:widowControl w:val="0"/>
        <w:autoSpaceDE w:val="0"/>
        <w:autoSpaceDN w:val="0"/>
        <w:adjustRightInd w:val="0"/>
        <w:rPr>
          <w:lang w:val="en-US" w:eastAsia="en-GB"/>
        </w:rPr>
      </w:pPr>
    </w:p>
    <w:p w14:paraId="784A564B" w14:textId="77777777" w:rsidR="00F55E6C" w:rsidRDefault="00F55E6C" w:rsidP="00F55E6C">
      <w:pPr>
        <w:widowControl w:val="0"/>
        <w:autoSpaceDE w:val="0"/>
        <w:autoSpaceDN w:val="0"/>
        <w:adjustRightInd w:val="0"/>
        <w:rPr>
          <w:lang w:val="en-US" w:eastAsia="en-GB"/>
        </w:rPr>
      </w:pPr>
    </w:p>
    <w:p w14:paraId="56DD7FCB" w14:textId="17611C3E" w:rsidR="00F55E6C" w:rsidRDefault="00F55E6C" w:rsidP="009B150B">
      <w:pPr>
        <w:pStyle w:val="Heading2"/>
        <w:rPr>
          <w:lang w:val="en-US" w:eastAsia="en-GB"/>
        </w:rPr>
      </w:pPr>
      <w:bookmarkStart w:id="4" w:name="_Toc477822880"/>
      <w:r>
        <w:rPr>
          <w:lang w:val="en-US" w:eastAsia="en-GB"/>
        </w:rPr>
        <w:t>Sleep and thermoregulation</w:t>
      </w:r>
      <w:bookmarkEnd w:id="4"/>
    </w:p>
    <w:p w14:paraId="0A7C7507" w14:textId="77777777" w:rsidR="00F55E6C" w:rsidRDefault="00F55E6C" w:rsidP="00F55E6C"/>
    <w:p w14:paraId="63A23EB2" w14:textId="77777777" w:rsidR="00F55E6C" w:rsidRPr="00F93FBA" w:rsidRDefault="00F55E6C" w:rsidP="00F55E6C">
      <w:pPr>
        <w:widowControl w:val="0"/>
        <w:autoSpaceDE w:val="0"/>
        <w:autoSpaceDN w:val="0"/>
        <w:adjustRightInd w:val="0"/>
        <w:rPr>
          <w:lang w:val="en-US" w:eastAsia="en-GB"/>
        </w:rPr>
      </w:pPr>
      <w:r w:rsidRPr="00F93FBA">
        <w:rPr>
          <w:lang w:val="en-US" w:eastAsia="en-GB"/>
        </w:rPr>
        <w:t>The sleep-wake rhythm is strongly correlated with the circadian rhythm of the core body temperature (Tcore). Core body temperature decreases upon the onset of sleep due to the circadian rhythm; sleep further enhances this effect by keeping Tcore low [7]. The fundamental driving force behind this decrease in Tcore is due to the peripheral skin temperature. Vasodilatation near the peripheral skin allows rapid decreases in Tcore and promotes onset of sleep [5], [7]–[9]. Studies have concluded that elevated room temperature does degrade sleeping quality [10] [11],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bones detect sleeping patterns.</w:t>
      </w:r>
    </w:p>
    <w:p w14:paraId="4EBFA75D" w14:textId="77777777" w:rsidR="00F55E6C" w:rsidRDefault="00F55E6C" w:rsidP="00F55E6C">
      <w:pPr>
        <w:pStyle w:val="Heading1"/>
        <w:numPr>
          <w:ilvl w:val="0"/>
          <w:numId w:val="0"/>
        </w:numPr>
        <w:jc w:val="both"/>
      </w:pPr>
    </w:p>
    <w:p w14:paraId="73657710" w14:textId="2F0043D8" w:rsidR="003C7996" w:rsidRDefault="00293FEE" w:rsidP="009C75B7">
      <w:pPr>
        <w:pStyle w:val="Heading1"/>
      </w:pPr>
      <w:bookmarkStart w:id="5" w:name="_Toc477822881"/>
      <w:r w:rsidRPr="00BB6C9B">
        <w:t xml:space="preserve">Related </w:t>
      </w:r>
      <w:r w:rsidR="00CF4E91" w:rsidRPr="00BB6C9B">
        <w:t>Work</w:t>
      </w:r>
      <w:bookmarkEnd w:id="5"/>
      <w:r w:rsidR="00CF74F1" w:rsidRPr="00BB6C9B">
        <w:t xml:space="preserve"> </w:t>
      </w:r>
    </w:p>
    <w:p w14:paraId="7607EDC1" w14:textId="50562C2B" w:rsidR="00F55E6C" w:rsidRDefault="00F55E6C" w:rsidP="009B150B">
      <w:pPr>
        <w:pStyle w:val="Heading2"/>
      </w:pPr>
      <w:bookmarkStart w:id="6" w:name="_Toc477822882"/>
      <w:r>
        <w:t>Literature</w:t>
      </w:r>
      <w:bookmarkEnd w:id="6"/>
      <w:r>
        <w:t xml:space="preserve"> </w:t>
      </w:r>
    </w:p>
    <w:p w14:paraId="2938FBBA" w14:textId="77777777" w:rsidR="00F55E6C" w:rsidRPr="003033B5" w:rsidRDefault="00F55E6C" w:rsidP="00F55E6C">
      <w:pPr>
        <w:rPr>
          <w:i/>
        </w:rPr>
      </w:pPr>
    </w:p>
    <w:p w14:paraId="0A1DD6BB" w14:textId="77777777" w:rsidR="00F55E6C" w:rsidRPr="00CF0384" w:rsidRDefault="00F55E6C" w:rsidP="00F55E6C">
      <w:pPr>
        <w:widowControl w:val="0"/>
        <w:autoSpaceDE w:val="0"/>
        <w:autoSpaceDN w:val="0"/>
        <w:adjustRightInd w:val="0"/>
        <w:rPr>
          <w:lang w:val="en-US" w:eastAsia="en-GB"/>
        </w:rPr>
      </w:pPr>
      <w:r w:rsidRPr="00CF0384">
        <w:rPr>
          <w:lang w:val="en-US" w:eastAsia="en-GB"/>
        </w:rPr>
        <w:t>The transition from awake to sleep is indistinctive.</w:t>
      </w:r>
      <w:r>
        <w:rPr>
          <w:lang w:val="en-US" w:eastAsia="en-GB"/>
        </w:rPr>
        <w:t xml:space="preserve"> </w:t>
      </w:r>
      <w:proofErr w:type="spellStart"/>
      <w:r w:rsidRPr="00CF0384">
        <w:rPr>
          <w:lang w:val="en-US" w:eastAsia="en-GB"/>
        </w:rPr>
        <w:t>Ogilve</w:t>
      </w:r>
      <w:proofErr w:type="spellEnd"/>
      <w:r w:rsidRPr="00CF0384">
        <w:rPr>
          <w:lang w:val="en-US" w:eastAsia="en-GB"/>
        </w:rPr>
        <w:t xml:space="preserve"> et al reviewed different studies and concluded entry to sleep is a continuous progress that begins with relaxed drowsiness state until entering stage 1 [3]. Once a person has entered sleep, different stages of sleep can be classified using electroencephalogram (EEG). Davis et al demonstrated this in 1937, where they observed different human brain potential during different stages of sleep [4]. Several works have also observed nervous system activity during sleep [5].</w:t>
      </w:r>
      <w:r>
        <w:rPr>
          <w:lang w:val="en-US" w:eastAsia="en-GB"/>
        </w:rPr>
        <w:t xml:space="preserve"> </w:t>
      </w:r>
      <w:r w:rsidRPr="00CF0384">
        <w:rPr>
          <w:lang w:val="en-US" w:eastAsia="en-GB"/>
        </w:rPr>
        <w:t>Since then, measurements of EEG to detect sleep have become popular and later forms part of todays’ gold standard in sleep study called polysomnography (PSG). PSG is a combined</w:t>
      </w:r>
      <w:r>
        <w:rPr>
          <w:lang w:val="en-US" w:eastAsia="en-GB"/>
        </w:rPr>
        <w:t xml:space="preserve"> </w:t>
      </w:r>
      <w:r w:rsidRPr="00CF0384">
        <w:rPr>
          <w:lang w:val="en-US" w:eastAsia="en-GB"/>
        </w:rPr>
        <w:t>study that measure EEG, electromyography</w:t>
      </w:r>
      <w:r>
        <w:rPr>
          <w:lang w:val="en-US" w:eastAsia="en-GB"/>
        </w:rPr>
        <w:t xml:space="preserve"> </w:t>
      </w:r>
      <w:r w:rsidRPr="00CF0384">
        <w:rPr>
          <w:lang w:val="en-US" w:eastAsia="en-GB"/>
        </w:rPr>
        <w:t>(EMG), electrooculography (EOG) and electrocardiogram (ECG).</w:t>
      </w:r>
    </w:p>
    <w:p w14:paraId="35C37457" w14:textId="77777777" w:rsidR="00F55E6C" w:rsidRPr="00473F99" w:rsidRDefault="00F55E6C" w:rsidP="00F55E6C">
      <w:pPr>
        <w:widowControl w:val="0"/>
        <w:autoSpaceDE w:val="0"/>
        <w:autoSpaceDN w:val="0"/>
        <w:adjustRightInd w:val="0"/>
        <w:jc w:val="left"/>
        <w:rPr>
          <w:sz w:val="24"/>
          <w:szCs w:val="24"/>
          <w:lang w:val="en-US" w:eastAsia="en-GB"/>
        </w:rPr>
      </w:pPr>
    </w:p>
    <w:p w14:paraId="2652EE1F" w14:textId="77777777" w:rsidR="00F55E6C" w:rsidRPr="00330C90" w:rsidRDefault="00F55E6C" w:rsidP="00F55E6C">
      <w:pPr>
        <w:widowControl w:val="0"/>
        <w:autoSpaceDE w:val="0"/>
        <w:autoSpaceDN w:val="0"/>
        <w:adjustRightInd w:val="0"/>
        <w:rPr>
          <w:szCs w:val="24"/>
          <w:lang w:val="en-US" w:eastAsia="en-GB"/>
        </w:rPr>
      </w:pPr>
      <w:r w:rsidRPr="00330C90">
        <w:rPr>
          <w:szCs w:val="24"/>
          <w:lang w:val="en-US" w:eastAsia="en-GB"/>
        </w:rPr>
        <w:t>Physiological signals that are used for sleep studies can be put into two groups according to where these signals originate from the nervous system.</w:t>
      </w:r>
      <w:r>
        <w:rPr>
          <w:szCs w:val="24"/>
          <w:lang w:val="en-US" w:eastAsia="en-GB"/>
        </w:rPr>
        <w:t xml:space="preserve"> </w:t>
      </w:r>
      <w:r w:rsidRPr="00330C90">
        <w:rPr>
          <w:szCs w:val="24"/>
          <w:lang w:val="en-US" w:eastAsia="en-GB"/>
        </w:rPr>
        <w:t>EEG, EOG, EMG signals originates from the</w:t>
      </w:r>
      <w:r>
        <w:rPr>
          <w:szCs w:val="24"/>
          <w:lang w:val="en-US" w:eastAsia="en-GB"/>
        </w:rPr>
        <w:t xml:space="preserve"> </w:t>
      </w:r>
      <w:r w:rsidRPr="00330C90">
        <w:rPr>
          <w:szCs w:val="24"/>
          <w:lang w:val="en-US" w:eastAsia="en-GB"/>
        </w:rPr>
        <w:t>central nervous system (CNS), EEG and EOG are</w:t>
      </w:r>
      <w:r>
        <w:rPr>
          <w:szCs w:val="24"/>
          <w:lang w:val="en-US" w:eastAsia="en-GB"/>
        </w:rPr>
        <w:t xml:space="preserve"> </w:t>
      </w:r>
      <w:r w:rsidRPr="00330C90">
        <w:rPr>
          <w:szCs w:val="24"/>
          <w:lang w:val="en-US" w:eastAsia="en-GB"/>
        </w:rPr>
        <w:t>obtained from specialized equipment, which would</w:t>
      </w:r>
      <w:r>
        <w:rPr>
          <w:szCs w:val="24"/>
          <w:lang w:val="en-US" w:eastAsia="en-GB"/>
        </w:rPr>
        <w:t xml:space="preserve"> </w:t>
      </w:r>
      <w:r w:rsidRPr="00330C90">
        <w:rPr>
          <w:szCs w:val="24"/>
          <w:lang w:val="en-US" w:eastAsia="en-GB"/>
        </w:rPr>
        <w:t>not be ideal for a normal day person to use and</w:t>
      </w:r>
      <w:r>
        <w:rPr>
          <w:szCs w:val="24"/>
          <w:lang w:val="en-US" w:eastAsia="en-GB"/>
        </w:rPr>
        <w:t xml:space="preserve"> </w:t>
      </w:r>
      <w:r w:rsidRPr="00330C90">
        <w:rPr>
          <w:szCs w:val="24"/>
          <w:lang w:val="en-US" w:eastAsia="en-GB"/>
        </w:rPr>
        <w:t>therefore not suitable for our application.</w:t>
      </w:r>
    </w:p>
    <w:p w14:paraId="5685DDCC" w14:textId="77777777" w:rsidR="00F55E6C" w:rsidRDefault="00F55E6C" w:rsidP="00F55E6C">
      <w:pPr>
        <w:rPr>
          <w:rFonts w:ascii="Times New Roman" w:hAnsi="Times New Roman"/>
          <w:sz w:val="24"/>
          <w:szCs w:val="24"/>
          <w:lang w:val="en-US" w:eastAsia="en-GB"/>
        </w:rPr>
      </w:pPr>
    </w:p>
    <w:p w14:paraId="689AC056" w14:textId="77777777" w:rsidR="00F55E6C" w:rsidRDefault="00F55E6C" w:rsidP="00F55E6C">
      <w:pPr>
        <w:widowControl w:val="0"/>
        <w:autoSpaceDE w:val="0"/>
        <w:autoSpaceDN w:val="0"/>
        <w:adjustRightInd w:val="0"/>
        <w:rPr>
          <w:lang w:val="en-US" w:eastAsia="en-GB"/>
        </w:rPr>
      </w:pPr>
      <w:r w:rsidRPr="00330C90">
        <w:rPr>
          <w:lang w:val="en-US" w:eastAsia="en-GB"/>
        </w:rPr>
        <w:t>Signals such as ECG, blood pressure (BP), skin</w:t>
      </w:r>
      <w:r>
        <w:rPr>
          <w:lang w:val="en-US" w:eastAsia="en-GB"/>
        </w:rPr>
        <w:t xml:space="preserve"> </w:t>
      </w:r>
      <w:r w:rsidRPr="00330C90">
        <w:rPr>
          <w:lang w:val="en-US" w:eastAsia="en-GB"/>
        </w:rPr>
        <w:t>temperature, skin conductance and respiration</w:t>
      </w:r>
      <w:r>
        <w:rPr>
          <w:lang w:val="en-US" w:eastAsia="en-GB"/>
        </w:rPr>
        <w:t xml:space="preserve"> </w:t>
      </w:r>
      <w:r w:rsidRPr="00330C90">
        <w:rPr>
          <w:lang w:val="en-US" w:eastAsia="en-GB"/>
        </w:rPr>
        <w:t>originates from the autonomic nervous system</w:t>
      </w:r>
      <w:r>
        <w:rPr>
          <w:lang w:val="en-US" w:eastAsia="en-GB"/>
        </w:rPr>
        <w:t xml:space="preserve"> </w:t>
      </w:r>
      <w:r w:rsidRPr="00330C90">
        <w:rPr>
          <w:lang w:val="en-US" w:eastAsia="en-GB"/>
        </w:rPr>
        <w:t xml:space="preserve">(ANS). These signals are relatively easy to obtain </w:t>
      </w:r>
      <w:r>
        <w:rPr>
          <w:lang w:val="en-US" w:eastAsia="en-GB"/>
        </w:rPr>
        <w:t xml:space="preserve">as </w:t>
      </w:r>
      <w:r w:rsidRPr="00330C90">
        <w:rPr>
          <w:lang w:val="en-US" w:eastAsia="en-GB"/>
        </w:rPr>
        <w:t>many commercial wearable contains these</w:t>
      </w:r>
      <w:r>
        <w:rPr>
          <w:lang w:val="en-US" w:eastAsia="en-GB"/>
        </w:rPr>
        <w:t xml:space="preserve"> </w:t>
      </w:r>
      <w:r w:rsidRPr="00330C90">
        <w:rPr>
          <w:lang w:val="en-US" w:eastAsia="en-GB"/>
        </w:rPr>
        <w:t>sensors [6], although clinical trials and validation</w:t>
      </w:r>
      <w:r>
        <w:rPr>
          <w:lang w:val="en-US" w:eastAsia="en-GB"/>
        </w:rPr>
        <w:t xml:space="preserve"> </w:t>
      </w:r>
      <w:r w:rsidRPr="00330C90">
        <w:rPr>
          <w:lang w:val="en-US" w:eastAsia="en-GB"/>
        </w:rPr>
        <w:t>for these devices are rare hence they are advertised</w:t>
      </w:r>
      <w:r>
        <w:rPr>
          <w:lang w:val="en-US" w:eastAsia="en-GB"/>
        </w:rPr>
        <w:t xml:space="preserve"> </w:t>
      </w:r>
      <w:r w:rsidRPr="00330C90">
        <w:rPr>
          <w:lang w:val="en-US" w:eastAsia="en-GB"/>
        </w:rPr>
        <w:t>as “activity tracker”. This inaccuracy in the raw</w:t>
      </w:r>
      <w:r>
        <w:rPr>
          <w:lang w:val="en-US" w:eastAsia="en-GB"/>
        </w:rPr>
        <w:t xml:space="preserve"> </w:t>
      </w:r>
      <w:r w:rsidRPr="00330C90">
        <w:rPr>
          <w:lang w:val="en-US" w:eastAsia="en-GB"/>
        </w:rPr>
        <w:t>data could potentially affect the performance of the</w:t>
      </w:r>
      <w:r>
        <w:rPr>
          <w:lang w:val="en-US" w:eastAsia="en-GB"/>
        </w:rPr>
        <w:t xml:space="preserve"> </w:t>
      </w:r>
      <w:r w:rsidRPr="00330C90">
        <w:rPr>
          <w:lang w:val="en-US" w:eastAsia="en-GB"/>
        </w:rPr>
        <w:t>system. Currently, there are a few clinical grade</w:t>
      </w:r>
      <w:r>
        <w:rPr>
          <w:lang w:val="en-US" w:eastAsia="en-GB"/>
        </w:rPr>
        <w:t xml:space="preserve"> </w:t>
      </w:r>
      <w:proofErr w:type="gramStart"/>
      <w:r>
        <w:rPr>
          <w:lang w:val="en-US" w:eastAsia="en-GB"/>
        </w:rPr>
        <w:t>wearable</w:t>
      </w:r>
      <w:proofErr w:type="gramEnd"/>
      <w:r w:rsidRPr="00330C90">
        <w:rPr>
          <w:lang w:val="en-US" w:eastAsia="en-GB"/>
        </w:rPr>
        <w:t>; one example is the E4 wristband by</w:t>
      </w:r>
      <w:r>
        <w:rPr>
          <w:lang w:val="en-US" w:eastAsia="en-GB"/>
        </w:rPr>
        <w:t xml:space="preserve"> </w:t>
      </w:r>
      <w:proofErr w:type="spellStart"/>
      <w:r w:rsidRPr="00663CC3">
        <w:rPr>
          <w:lang w:val="en-US" w:eastAsia="en-GB"/>
        </w:rPr>
        <w:t>Emptica</w:t>
      </w:r>
      <w:proofErr w:type="spellEnd"/>
      <w:r w:rsidRPr="00663CC3">
        <w:rPr>
          <w:lang w:val="en-US" w:eastAsia="en-GB"/>
        </w:rPr>
        <w:t xml:space="preserve"> [7]. Nevertheless, there has been increase</w:t>
      </w:r>
      <w:r>
        <w:rPr>
          <w:lang w:val="en-US" w:eastAsia="en-GB"/>
        </w:rPr>
        <w:t xml:space="preserve"> in using commercial wearable </w:t>
      </w:r>
      <w:r w:rsidRPr="00663CC3">
        <w:rPr>
          <w:lang w:val="en-US" w:eastAsia="en-GB"/>
        </w:rPr>
        <w:t>for researches in</w:t>
      </w:r>
      <w:r>
        <w:rPr>
          <w:lang w:val="en-US" w:eastAsia="en-GB"/>
        </w:rPr>
        <w:t xml:space="preserve"> t</w:t>
      </w:r>
      <w:r w:rsidRPr="00663CC3">
        <w:rPr>
          <w:lang w:val="en-US" w:eastAsia="en-GB"/>
        </w:rPr>
        <w:t>he mobile healthcare and medical fields.</w:t>
      </w:r>
    </w:p>
    <w:p w14:paraId="2EA70643" w14:textId="77777777" w:rsidR="00F55E6C" w:rsidRPr="00D07CD3" w:rsidRDefault="00F55E6C" w:rsidP="00F55E6C">
      <w:pPr>
        <w:widowControl w:val="0"/>
        <w:autoSpaceDE w:val="0"/>
        <w:autoSpaceDN w:val="0"/>
        <w:adjustRightInd w:val="0"/>
        <w:rPr>
          <w:lang w:val="en-US" w:eastAsia="en-GB"/>
        </w:rPr>
      </w:pPr>
    </w:p>
    <w:p w14:paraId="13D18C4B" w14:textId="77777777" w:rsidR="00F55E6C" w:rsidRDefault="00F55E6C" w:rsidP="00F55E6C"/>
    <w:p w14:paraId="3C293B2B" w14:textId="31F5CB9E" w:rsidR="00F55E6C" w:rsidRPr="00A76F5D" w:rsidRDefault="00F55E6C" w:rsidP="000012C4">
      <w:pPr>
        <w:widowControl w:val="0"/>
        <w:autoSpaceDE w:val="0"/>
        <w:autoSpaceDN w:val="0"/>
        <w:adjustRightInd w:val="0"/>
        <w:rPr>
          <w:lang w:val="en-US" w:eastAsia="en-GB"/>
        </w:rPr>
      </w:pPr>
      <w:r w:rsidRPr="00A76F5D">
        <w:rPr>
          <w:lang w:val="en-US" w:eastAsia="en-GB"/>
        </w:rPr>
        <w:t>Heart rate is well known to decrease at sleep onset</w:t>
      </w:r>
      <w:r>
        <w:rPr>
          <w:lang w:val="en-US" w:eastAsia="en-GB"/>
        </w:rPr>
        <w:t xml:space="preserve"> </w:t>
      </w:r>
      <w:r w:rsidRPr="00A76F5D">
        <w:rPr>
          <w:lang w:val="en-US" w:eastAsia="en-GB"/>
        </w:rPr>
        <w:t>[9], it can be o</w:t>
      </w:r>
      <w:r w:rsidR="000012C4">
        <w:rPr>
          <w:lang w:val="en-US" w:eastAsia="en-GB"/>
        </w:rPr>
        <w:t xml:space="preserve">btained from two methods, ECG or </w:t>
      </w:r>
      <w:r w:rsidRPr="00A76F5D">
        <w:rPr>
          <w:lang w:val="en-US" w:eastAsia="en-GB"/>
        </w:rPr>
        <w:t>photoplethysmography</w:t>
      </w:r>
      <w:r>
        <w:rPr>
          <w:lang w:val="en-US" w:eastAsia="en-GB"/>
        </w:rPr>
        <w:t xml:space="preserve"> </w:t>
      </w:r>
      <w:r w:rsidRPr="00A76F5D">
        <w:rPr>
          <w:lang w:val="en-US" w:eastAsia="en-GB"/>
        </w:rPr>
        <w:t xml:space="preserve">(PPG). </w:t>
      </w:r>
      <w:r w:rsidR="009B150B" w:rsidRPr="00A76F5D">
        <w:rPr>
          <w:lang w:val="en-US" w:eastAsia="en-GB"/>
        </w:rPr>
        <w:t>ECG measurements</w:t>
      </w:r>
      <w:r w:rsidR="009B150B">
        <w:rPr>
          <w:lang w:val="en-US" w:eastAsia="en-GB"/>
        </w:rPr>
        <w:t xml:space="preserve"> </w:t>
      </w:r>
      <w:r w:rsidR="009B150B" w:rsidRPr="00A76F5D">
        <w:rPr>
          <w:lang w:val="en-US" w:eastAsia="en-GB"/>
        </w:rPr>
        <w:t>require</w:t>
      </w:r>
      <w:r w:rsidRPr="00A76F5D">
        <w:rPr>
          <w:lang w:val="en-US" w:eastAsia="en-GB"/>
        </w:rPr>
        <w:t xml:space="preserve"> at least 3 lead electrodes attached across</w:t>
      </w:r>
      <w:r w:rsidR="000012C4">
        <w:rPr>
          <w:lang w:val="en-US" w:eastAsia="en-GB"/>
        </w:rPr>
        <w:t xml:space="preserve"> </w:t>
      </w:r>
      <w:r w:rsidRPr="00A76F5D">
        <w:rPr>
          <w:lang w:val="en-US" w:eastAsia="en-GB"/>
        </w:rPr>
        <w:t>Einthoven’s triangle, while PPG measures LED</w:t>
      </w:r>
      <w:r>
        <w:rPr>
          <w:lang w:val="en-US" w:eastAsia="en-GB"/>
        </w:rPr>
        <w:t xml:space="preserve"> </w:t>
      </w:r>
      <w:r w:rsidRPr="00A76F5D">
        <w:rPr>
          <w:lang w:val="en-US" w:eastAsia="en-GB"/>
        </w:rPr>
        <w:t>absorption when blood flows through the blood</w:t>
      </w:r>
      <w:r>
        <w:rPr>
          <w:lang w:val="en-US" w:eastAsia="en-GB"/>
        </w:rPr>
        <w:t xml:space="preserve"> </w:t>
      </w:r>
      <w:r w:rsidRPr="00A76F5D">
        <w:rPr>
          <w:lang w:val="en-US" w:eastAsia="en-GB"/>
        </w:rPr>
        <w:t>vessels. Commercial activity tracker monitors</w:t>
      </w:r>
      <w:r>
        <w:rPr>
          <w:lang w:val="en-US" w:eastAsia="en-GB"/>
        </w:rPr>
        <w:t xml:space="preserve"> </w:t>
      </w:r>
      <w:r w:rsidRPr="00A76F5D">
        <w:rPr>
          <w:lang w:val="en-US" w:eastAsia="en-GB"/>
        </w:rPr>
        <w:t>heart rate via PPG sensors, however Lu et al, have</w:t>
      </w:r>
      <w:r>
        <w:rPr>
          <w:lang w:val="en-US" w:eastAsia="en-GB"/>
        </w:rPr>
        <w:t xml:space="preserve"> </w:t>
      </w:r>
      <w:r w:rsidRPr="00A76F5D">
        <w:rPr>
          <w:lang w:val="en-US" w:eastAsia="en-GB"/>
        </w:rPr>
        <w:t>shown PPG signals are prone to motion artifacts</w:t>
      </w:r>
    </w:p>
    <w:p w14:paraId="14CFAE2D" w14:textId="77777777" w:rsidR="00F55E6C" w:rsidRDefault="00F55E6C" w:rsidP="00F55E6C">
      <w:pPr>
        <w:widowControl w:val="0"/>
        <w:autoSpaceDE w:val="0"/>
        <w:autoSpaceDN w:val="0"/>
        <w:adjustRightInd w:val="0"/>
        <w:rPr>
          <w:lang w:val="en-US" w:eastAsia="en-GB"/>
        </w:rPr>
      </w:pPr>
      <w:r w:rsidRPr="00A76F5D">
        <w:rPr>
          <w:lang w:val="en-US" w:eastAsia="en-GB"/>
        </w:rPr>
        <w:t>[10]. Nevertheless related works primarily focuses</w:t>
      </w:r>
      <w:r>
        <w:rPr>
          <w:lang w:val="en-US" w:eastAsia="en-GB"/>
        </w:rPr>
        <w:t xml:space="preserve"> </w:t>
      </w:r>
      <w:r w:rsidRPr="00A76F5D">
        <w:rPr>
          <w:lang w:val="en-US" w:eastAsia="en-GB"/>
        </w:rPr>
        <w:t>on using PPG and other sensors to estimate sleep</w:t>
      </w:r>
      <w:r>
        <w:rPr>
          <w:lang w:val="en-US" w:eastAsia="en-GB"/>
        </w:rPr>
        <w:t xml:space="preserve"> </w:t>
      </w:r>
      <w:r w:rsidRPr="00A76F5D">
        <w:rPr>
          <w:lang w:val="en-US" w:eastAsia="en-GB"/>
        </w:rPr>
        <w:t>quality [11], [12].</w:t>
      </w:r>
    </w:p>
    <w:p w14:paraId="7E59A7BF" w14:textId="77777777" w:rsidR="00F55E6C" w:rsidRPr="00A76F5D" w:rsidRDefault="00F55E6C" w:rsidP="00F55E6C">
      <w:pPr>
        <w:widowControl w:val="0"/>
        <w:autoSpaceDE w:val="0"/>
        <w:autoSpaceDN w:val="0"/>
        <w:adjustRightInd w:val="0"/>
        <w:rPr>
          <w:lang w:val="en-US" w:eastAsia="en-GB"/>
        </w:rPr>
      </w:pPr>
    </w:p>
    <w:p w14:paraId="50853B74" w14:textId="77777777" w:rsidR="00F55E6C" w:rsidRDefault="00F55E6C" w:rsidP="00F55E6C">
      <w:pPr>
        <w:widowControl w:val="0"/>
        <w:autoSpaceDE w:val="0"/>
        <w:autoSpaceDN w:val="0"/>
        <w:adjustRightInd w:val="0"/>
        <w:rPr>
          <w:lang w:val="en-US" w:eastAsia="en-GB"/>
        </w:rPr>
      </w:pPr>
      <w:r w:rsidRPr="00A76F5D">
        <w:rPr>
          <w:lang w:val="en-US" w:eastAsia="en-GB"/>
        </w:rPr>
        <w:t>HRV is a non-invasive and intensively used</w:t>
      </w:r>
      <w:r>
        <w:rPr>
          <w:lang w:val="en-US" w:eastAsia="en-GB"/>
        </w:rPr>
        <w:t xml:space="preserve"> </w:t>
      </w:r>
      <w:r w:rsidRPr="00A76F5D">
        <w:rPr>
          <w:lang w:val="en-US" w:eastAsia="en-GB"/>
        </w:rPr>
        <w:t>method to assess the activity level of ANS. It is the</w:t>
      </w:r>
      <w:r>
        <w:rPr>
          <w:lang w:val="en-US" w:eastAsia="en-GB"/>
        </w:rPr>
        <w:t xml:space="preserve"> </w:t>
      </w:r>
      <w:r w:rsidRPr="00A76F5D">
        <w:rPr>
          <w:lang w:val="en-US" w:eastAsia="en-GB"/>
        </w:rPr>
        <w:t>inter-change R peaks interval (RR interval)</w:t>
      </w:r>
      <w:r>
        <w:rPr>
          <w:lang w:val="en-US" w:eastAsia="en-GB"/>
        </w:rPr>
        <w:t xml:space="preserve"> </w:t>
      </w:r>
      <w:r w:rsidRPr="00A76F5D">
        <w:rPr>
          <w:lang w:val="en-US" w:eastAsia="en-GB"/>
        </w:rPr>
        <w:t>measured from ECG data. It has been observed</w:t>
      </w:r>
      <w:r>
        <w:rPr>
          <w:lang w:val="en-US" w:eastAsia="en-GB"/>
        </w:rPr>
        <w:t xml:space="preserve"> </w:t>
      </w:r>
      <w:r w:rsidRPr="00A76F5D">
        <w:rPr>
          <w:lang w:val="en-US" w:eastAsia="en-GB"/>
        </w:rPr>
        <w:t>that the RR interval changes during sleep</w:t>
      </w:r>
      <w:r>
        <w:rPr>
          <w:lang w:val="en-US" w:eastAsia="en-GB"/>
        </w:rPr>
        <w:t xml:space="preserve"> </w:t>
      </w:r>
      <w:r w:rsidRPr="00A76F5D">
        <w:rPr>
          <w:lang w:val="en-US" w:eastAsia="en-GB"/>
        </w:rPr>
        <w:t>[13][14][15]. Frequency domain analyses on HRV are common in many works. Power spectrum of</w:t>
      </w:r>
      <w:r>
        <w:rPr>
          <w:lang w:val="en-US" w:eastAsia="en-GB"/>
        </w:rPr>
        <w:t xml:space="preserve"> </w:t>
      </w:r>
      <w:r w:rsidRPr="00A76F5D">
        <w:rPr>
          <w:lang w:val="en-US" w:eastAsia="en-GB"/>
        </w:rPr>
        <w:t>high frequency, low frequency and very low</w:t>
      </w:r>
      <w:r>
        <w:rPr>
          <w:lang w:val="en-US" w:eastAsia="en-GB"/>
        </w:rPr>
        <w:t xml:space="preserve"> </w:t>
      </w:r>
      <w:r w:rsidRPr="00A76F5D">
        <w:rPr>
          <w:lang w:val="en-US" w:eastAsia="en-GB"/>
        </w:rPr>
        <w:t>frequency were used in Redmond et al works, they</w:t>
      </w:r>
      <w:r>
        <w:rPr>
          <w:lang w:val="en-US" w:eastAsia="en-GB"/>
        </w:rPr>
        <w:t xml:space="preserve"> </w:t>
      </w:r>
      <w:r w:rsidRPr="00A76F5D">
        <w:rPr>
          <w:lang w:val="en-US" w:eastAsia="en-GB"/>
        </w:rPr>
        <w:t>used features extracted from these frequency bands</w:t>
      </w:r>
      <w:r>
        <w:rPr>
          <w:lang w:val="en-US" w:eastAsia="en-GB"/>
        </w:rPr>
        <w:t xml:space="preserve"> </w:t>
      </w:r>
      <w:r w:rsidRPr="00A76F5D">
        <w:rPr>
          <w:lang w:val="en-US" w:eastAsia="en-GB"/>
        </w:rPr>
        <w:t>to classify different stages of sleep with a subject</w:t>
      </w:r>
      <w:r>
        <w:rPr>
          <w:lang w:val="en-US" w:eastAsia="en-GB"/>
        </w:rPr>
        <w:t xml:space="preserve"> </w:t>
      </w:r>
      <w:r w:rsidRPr="00A76F5D">
        <w:rPr>
          <w:lang w:val="en-US" w:eastAsia="en-GB"/>
        </w:rPr>
        <w:t>dependent probabilistic model that achieved</w:t>
      </w:r>
      <w:r>
        <w:rPr>
          <w:lang w:val="en-US" w:eastAsia="en-GB"/>
        </w:rPr>
        <w:t xml:space="preserve"> </w:t>
      </w:r>
      <w:r w:rsidRPr="00A76F5D">
        <w:rPr>
          <w:lang w:val="en-US" w:eastAsia="en-GB"/>
        </w:rPr>
        <w:t>accuracy of 87% [16]. The European Society of</w:t>
      </w:r>
      <w:r>
        <w:rPr>
          <w:lang w:val="en-US" w:eastAsia="en-GB"/>
        </w:rPr>
        <w:t xml:space="preserve"> </w:t>
      </w:r>
      <w:r w:rsidRPr="00A76F5D">
        <w:rPr>
          <w:lang w:val="en-US" w:eastAsia="en-GB"/>
        </w:rPr>
        <w:t>Cardiology and North American Society of Pacing</w:t>
      </w:r>
      <w:r>
        <w:rPr>
          <w:lang w:val="en-US" w:eastAsia="en-GB"/>
        </w:rPr>
        <w:t xml:space="preserve"> </w:t>
      </w:r>
      <w:r w:rsidRPr="00A76F5D">
        <w:rPr>
          <w:lang w:val="en-US" w:eastAsia="en-GB"/>
        </w:rPr>
        <w:t>and Electrophysiology provides a standardized</w:t>
      </w:r>
      <w:r>
        <w:rPr>
          <w:lang w:val="en-US" w:eastAsia="en-GB"/>
        </w:rPr>
        <w:t xml:space="preserve"> </w:t>
      </w:r>
      <w:r w:rsidRPr="00A76F5D">
        <w:rPr>
          <w:lang w:val="en-US" w:eastAsia="en-GB"/>
        </w:rPr>
        <w:t xml:space="preserve">method of HRV, including definitions, methods </w:t>
      </w:r>
      <w:r w:rsidRPr="003033B5">
        <w:rPr>
          <w:lang w:val="en-US" w:eastAsia="en-GB"/>
        </w:rPr>
        <w:t>to obtain features from HRV. These methods are</w:t>
      </w:r>
      <w:r>
        <w:rPr>
          <w:lang w:val="en-US" w:eastAsia="en-GB"/>
        </w:rPr>
        <w:t xml:space="preserve"> </w:t>
      </w:r>
      <w:r w:rsidRPr="003033B5">
        <w:rPr>
          <w:lang w:val="en-US" w:eastAsia="en-GB"/>
        </w:rPr>
        <w:t>adopted wildly and treated as a gold reference for</w:t>
      </w:r>
      <w:r>
        <w:rPr>
          <w:lang w:val="en-US" w:eastAsia="en-GB"/>
        </w:rPr>
        <w:t xml:space="preserve"> </w:t>
      </w:r>
      <w:r w:rsidRPr="003033B5">
        <w:rPr>
          <w:lang w:val="en-US" w:eastAsia="en-GB"/>
        </w:rPr>
        <w:t>HRV [17].</w:t>
      </w:r>
    </w:p>
    <w:p w14:paraId="2246AEBA" w14:textId="77777777" w:rsidR="00F55E6C" w:rsidRPr="003033B5" w:rsidRDefault="00F55E6C" w:rsidP="00F55E6C">
      <w:pPr>
        <w:widowControl w:val="0"/>
        <w:autoSpaceDE w:val="0"/>
        <w:autoSpaceDN w:val="0"/>
        <w:adjustRightInd w:val="0"/>
        <w:jc w:val="left"/>
        <w:rPr>
          <w:lang w:val="en-US" w:eastAsia="en-GB"/>
        </w:rPr>
      </w:pPr>
    </w:p>
    <w:p w14:paraId="0CA9EA65" w14:textId="77777777" w:rsidR="00F55E6C" w:rsidRPr="003033B5" w:rsidRDefault="00F55E6C" w:rsidP="00F55E6C">
      <w:pPr>
        <w:widowControl w:val="0"/>
        <w:autoSpaceDE w:val="0"/>
        <w:autoSpaceDN w:val="0"/>
        <w:adjustRightInd w:val="0"/>
        <w:rPr>
          <w:lang w:val="en-US" w:eastAsia="en-GB"/>
        </w:rPr>
      </w:pPr>
      <w:r w:rsidRPr="003033B5">
        <w:rPr>
          <w:lang w:val="en-US" w:eastAsia="en-GB"/>
        </w:rPr>
        <w:t>Some works have also used accelerometer for sleep</w:t>
      </w:r>
      <w:r>
        <w:rPr>
          <w:lang w:val="en-US" w:eastAsia="en-GB"/>
        </w:rPr>
        <w:t xml:space="preserve"> </w:t>
      </w:r>
      <w:r w:rsidRPr="003033B5">
        <w:rPr>
          <w:lang w:val="en-US" w:eastAsia="en-GB"/>
        </w:rPr>
        <w:t>quality estimations. Webster et al, developed a</w:t>
      </w:r>
      <w:r>
        <w:rPr>
          <w:lang w:val="en-US" w:eastAsia="en-GB"/>
        </w:rPr>
        <w:t xml:space="preserve"> </w:t>
      </w:r>
      <w:r w:rsidRPr="003033B5">
        <w:rPr>
          <w:lang w:val="en-US" w:eastAsia="en-GB"/>
        </w:rPr>
        <w:t>scoring based sleep wake recognizer using</w:t>
      </w:r>
      <w:r>
        <w:rPr>
          <w:lang w:val="en-US" w:eastAsia="en-GB"/>
        </w:rPr>
        <w:t xml:space="preserve"> </w:t>
      </w:r>
      <w:r w:rsidRPr="003033B5">
        <w:rPr>
          <w:lang w:val="en-US" w:eastAsia="en-GB"/>
        </w:rPr>
        <w:t>accelerometer attached to the user’s wrist. Their</w:t>
      </w:r>
      <w:r>
        <w:rPr>
          <w:lang w:val="en-US" w:eastAsia="en-GB"/>
        </w:rPr>
        <w:t xml:space="preserve"> </w:t>
      </w:r>
      <w:r w:rsidRPr="003033B5">
        <w:rPr>
          <w:lang w:val="en-US" w:eastAsia="en-GB"/>
        </w:rPr>
        <w:t>algorithm summed activity every 2 seconds and</w:t>
      </w:r>
      <w:r>
        <w:rPr>
          <w:lang w:val="en-US" w:eastAsia="en-GB"/>
        </w:rPr>
        <w:t xml:space="preserve"> </w:t>
      </w:r>
      <w:r w:rsidRPr="003033B5">
        <w:rPr>
          <w:lang w:val="en-US" w:eastAsia="en-GB"/>
        </w:rPr>
        <w:t>was evaluated against sleep / wake status derived</w:t>
      </w:r>
      <w:r>
        <w:rPr>
          <w:lang w:val="en-US" w:eastAsia="en-GB"/>
        </w:rPr>
        <w:t xml:space="preserve"> </w:t>
      </w:r>
      <w:r w:rsidRPr="003033B5">
        <w:rPr>
          <w:lang w:val="en-US" w:eastAsia="en-GB"/>
        </w:rPr>
        <w:t>from EEG signals. Their algorithm achieved</w:t>
      </w:r>
      <w:r>
        <w:rPr>
          <w:lang w:val="en-US" w:eastAsia="en-GB"/>
        </w:rPr>
        <w:t xml:space="preserve"> </w:t>
      </w:r>
      <w:r w:rsidRPr="003033B5">
        <w:rPr>
          <w:lang w:val="en-US" w:eastAsia="en-GB"/>
        </w:rPr>
        <w:t>93.88% accuracy, this suggest the use of</w:t>
      </w:r>
      <w:r>
        <w:rPr>
          <w:lang w:val="en-US" w:eastAsia="en-GB"/>
        </w:rPr>
        <w:t xml:space="preserve"> </w:t>
      </w:r>
      <w:r w:rsidRPr="003033B5">
        <w:rPr>
          <w:lang w:val="en-US" w:eastAsia="en-GB"/>
        </w:rPr>
        <w:t>accelerometer could be useful [18]. Cole et al,</w:t>
      </w:r>
      <w:r>
        <w:rPr>
          <w:lang w:val="en-US" w:eastAsia="en-GB"/>
        </w:rPr>
        <w:t xml:space="preserve"> </w:t>
      </w:r>
      <w:r w:rsidRPr="003033B5">
        <w:rPr>
          <w:lang w:val="en-US" w:eastAsia="en-GB"/>
        </w:rPr>
        <w:t>have also presented similar work, their algorithm</w:t>
      </w:r>
      <w:r>
        <w:rPr>
          <w:lang w:val="en-US" w:eastAsia="en-GB"/>
        </w:rPr>
        <w:t xml:space="preserve"> </w:t>
      </w:r>
      <w:r w:rsidRPr="003033B5">
        <w:rPr>
          <w:lang w:val="en-US" w:eastAsia="en-GB"/>
        </w:rPr>
        <w:t>was able to distinguish sleep from wakefulness for</w:t>
      </w:r>
      <w:r>
        <w:rPr>
          <w:lang w:val="en-US" w:eastAsia="en-GB"/>
        </w:rPr>
        <w:t xml:space="preserve"> </w:t>
      </w:r>
      <w:r w:rsidRPr="003033B5">
        <w:rPr>
          <w:lang w:val="en-US" w:eastAsia="en-GB"/>
        </w:rPr>
        <w:t>88% of the time [19].</w:t>
      </w:r>
    </w:p>
    <w:p w14:paraId="6D91C97B" w14:textId="77777777" w:rsidR="00F55E6C" w:rsidRDefault="00F55E6C" w:rsidP="00F55E6C"/>
    <w:p w14:paraId="0CEB54A5" w14:textId="0CC37060" w:rsidR="00F55E6C" w:rsidRDefault="00F55E6C" w:rsidP="00F55E6C">
      <w:pPr>
        <w:autoSpaceDE w:val="0"/>
        <w:autoSpaceDN w:val="0"/>
        <w:adjustRightInd w:val="0"/>
        <w:rPr>
          <w:rFonts w:eastAsiaTheme="minorEastAsia" w:cs="Times-Roman"/>
          <w:lang w:eastAsia="zh-TW"/>
        </w:rPr>
      </w:pPr>
      <w:r>
        <w:t xml:space="preserve">Body temperature is found to decrease </w:t>
      </w:r>
      <w:r>
        <w:rPr>
          <w:rFonts w:eastAsiaTheme="minorEastAsia" w:cs="Times-Roman"/>
          <w:lang w:eastAsia="zh-TW"/>
        </w:rPr>
        <w:t>when sleep stage transits from NREM to REM in the third cycle</w:t>
      </w:r>
      <w:r>
        <w:t xml:space="preserve"> [15]. Secondly, </w:t>
      </w:r>
      <w:r>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qshb8islf","properties":{"formattedCitation":"[3]","plainCitation":"[3]"},"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3]</w:t>
      </w:r>
      <w:r>
        <w:rPr>
          <w:rFonts w:eastAsiaTheme="minorEastAsia" w:cs="Times-Roman"/>
          <w:lang w:eastAsia="zh-TW"/>
        </w:rPr>
        <w:fldChar w:fldCharType="end"/>
      </w:r>
      <w:r>
        <w:rPr>
          <w:rFonts w:eastAsiaTheme="minorEastAsia" w:cs="Times-Roman"/>
          <w:lang w:eastAsia="zh-TW"/>
        </w:rPr>
        <w:t>,</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a7ihns3um","properties":{"formattedCitation":"[4]","plainCitation":"[4]"},"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4]</w:t>
      </w:r>
      <w:r>
        <w:rPr>
          <w:rFonts w:eastAsiaTheme="minorEastAsia" w:cs="Times-Roman"/>
          <w:lang w:eastAsia="zh-TW"/>
        </w:rPr>
        <w:fldChar w:fldCharType="end"/>
      </w:r>
      <w:r>
        <w:rPr>
          <w:rFonts w:eastAsiaTheme="minorEastAsia" w:cs="Times-Roman"/>
          <w:lang w:eastAsia="zh-TW"/>
        </w:rPr>
        <w:t xml:space="preserve">. Nevertheless, James W. </w:t>
      </w:r>
      <w:proofErr w:type="spellStart"/>
      <w:r>
        <w:rPr>
          <w:rFonts w:eastAsiaTheme="minorEastAsia" w:cs="Times-Roman"/>
          <w:lang w:eastAsia="zh-TW"/>
        </w:rPr>
        <w:t>Mold</w:t>
      </w:r>
      <w:proofErr w:type="spellEnd"/>
      <w:r>
        <w:rPr>
          <w:rFonts w:eastAsiaTheme="minorEastAsia" w:cs="Times-Roman"/>
          <w:lang w:eastAsia="zh-TW"/>
        </w:rPr>
        <w:t xml:space="preserve"> et.al have concluded that night sweating is associated with several sleep symptoms</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m5mbstan7","properties":{"formattedCitation":"[5]","plainCitation":"[5]"},"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5]</w:t>
      </w:r>
      <w:r>
        <w:rPr>
          <w:rFonts w:eastAsiaTheme="minorEastAsia" w:cs="Times-Roman"/>
          <w:lang w:eastAsia="zh-TW"/>
        </w:rPr>
        <w:fldChar w:fldCharType="end"/>
      </w:r>
      <w:r>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184fsoo4rn","properties":{"formattedCitation":"[6]","plainCitation":"[6]"},"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6]</w:t>
      </w:r>
      <w:r>
        <w:rPr>
          <w:rFonts w:eastAsiaTheme="minorEastAsia" w:cs="Times-Roman"/>
          <w:lang w:eastAsia="zh-TW"/>
        </w:rPr>
        <w:fldChar w:fldCharType="end"/>
      </w:r>
      <w:r>
        <w:rPr>
          <w:rFonts w:eastAsiaTheme="minorEastAsia" w:cs="Times-Roman"/>
          <w:lang w:eastAsia="zh-TW"/>
        </w:rPr>
        <w:t xml:space="preserve">.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68EA0D2A" w14:textId="77777777" w:rsidR="00F55E6C" w:rsidRPr="00F55E6C" w:rsidRDefault="00F55E6C" w:rsidP="00F55E6C"/>
    <w:p w14:paraId="404035B5" w14:textId="32F474BF" w:rsidR="002B1A0C" w:rsidRPr="002B1A0C" w:rsidRDefault="006833D4" w:rsidP="002B1A0C">
      <w:r>
        <w:rPr>
          <w:color w:val="BFBFBF" w:themeColor="background1" w:themeShade="BF"/>
        </w:rPr>
        <w:t>TABLE</w:t>
      </w:r>
    </w:p>
    <w:p w14:paraId="25B526A7" w14:textId="0F7290E5" w:rsidR="00BB6C9B" w:rsidRDefault="00D04B94" w:rsidP="00E03B21">
      <w:pPr>
        <w:pStyle w:val="Heading1"/>
      </w:pPr>
      <w:bookmarkStart w:id="7" w:name="_Toc477822883"/>
      <w:bookmarkStart w:id="8" w:name="OLE_LINK44"/>
      <w:bookmarkStart w:id="9" w:name="OLE_LINK45"/>
      <w:r w:rsidRPr="00BB6C9B">
        <w:t>System Design</w:t>
      </w:r>
      <w:r w:rsidR="00471973">
        <w:t xml:space="preserve"> and Implementation</w:t>
      </w:r>
      <w:bookmarkEnd w:id="7"/>
    </w:p>
    <w:p w14:paraId="1A0CCF7A" w14:textId="0B4CA7BD" w:rsidR="00471973" w:rsidRDefault="00471973" w:rsidP="00471973">
      <w:pPr>
        <w:pStyle w:val="Heading2"/>
      </w:pPr>
      <w:bookmarkStart w:id="10" w:name="_Toc477822884"/>
      <w:r>
        <w:t>Overall High Level Design</w:t>
      </w:r>
      <w:bookmarkEnd w:id="10"/>
    </w:p>
    <w:p w14:paraId="1033F14B" w14:textId="34068925" w:rsidR="00376EFA" w:rsidRDefault="008B7EC3" w:rsidP="008B7EC3">
      <w:r>
        <w:t>There are many types of software distribution models</w:t>
      </w:r>
      <w:r w:rsidR="003561C1">
        <w:t xml:space="preserve">. Traditionally, users purchase a piece of software either through 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381DEB">
        <w:instrText xml:space="preserve"> ADDIN ZOTERO_ITEM CSL_CITATION {"citationID":"a18buukbjt3","properties":{"formattedCitation":"[7]","plainCitation":"[7]"},"citationItems":[{"id":114,"uris":["http://zotero.org/groups/1103374/items/4I4M58DU"],"uri":["http://zotero.org/groups/1103374/items/4I4M58DU"],"itemData":{"id":114,"type":"webpage","title":"What is SaaS","container-title":"Interoute","URL":"http://www.interoute.com/what-saas","issued":{"date-parts":[["2017",3,1]]},"accessed":{"date-parts":[["2017",3,19]]}}}],"schema":"https://github.com/citation-style-language/schema/raw/master/csl-citation.json"} </w:instrText>
      </w:r>
      <w:r w:rsidR="003561C1">
        <w:fldChar w:fldCharType="separate"/>
      </w:r>
      <w:r w:rsidR="009C75B7" w:rsidRPr="009C75B7">
        <w:t>[7]</w:t>
      </w:r>
      <w:r w:rsidR="003561C1">
        <w:fldChar w:fldCharType="end"/>
      </w:r>
      <w:r w:rsidR="003561C1">
        <w:t>.</w:t>
      </w:r>
    </w:p>
    <w:p w14:paraId="02311D54" w14:textId="77777777" w:rsidR="00376EFA" w:rsidRDefault="00376EFA" w:rsidP="008B7EC3"/>
    <w:p w14:paraId="16CBB483" w14:textId="4650B57D" w:rsidR="008B7EC3" w:rsidRDefault="003561C1" w:rsidP="008B7EC3">
      <w:r>
        <w:t xml:space="preserve">Nowadays, the Software-as-a-Service (SAAS) model is the model upon which most companies are building their products around </w:t>
      </w:r>
      <w:r>
        <w:fldChar w:fldCharType="begin"/>
      </w:r>
      <w:r w:rsidR="00381DEB">
        <w:instrText xml:space="preserve"> ADDIN ZOTERO_ITEM CSL_CITATION {"citationID":"a1jn2jkv0o1","properties":{"formattedCitation":"[8]","plainCitation":"[8]"},"citationItems":[{"id":165,"uris":["http://zotero.org/groups/1103374/items/WSFPFQ9F"],"uri":["http://zotero.org/groups/1103374/items/WSFPFQ9F"],"itemData":{"id":165,"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9C75B7" w:rsidRPr="009C75B7">
        <w:t>[8]</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381DEB">
        <w:instrText xml:space="preserve"> ADDIN ZOTERO_ITEM CSL_CITATION {"citationID":"ap1hn6flem","properties":{"formattedCitation":"[9]","plainCitation":"[9]"},"citationItems":[{"id":155,"uris":["http://zotero.org/groups/1103374/items/RR9N7CE8"],"uri":["http://zotero.org/groups/1103374/items/RR9N7CE8"],"itemData":{"id":155,"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9C75B7" w:rsidRPr="009C75B7">
        <w:t>[9]</w:t>
      </w:r>
      <w:r w:rsidR="00B50FB6">
        <w:fldChar w:fldCharType="end"/>
      </w:r>
      <w:r w:rsidR="00B50FB6">
        <w:t>. Moreover, SAAS</w:t>
      </w:r>
      <w:r>
        <w:t xml:space="preserve"> removes the burden of having to configure (and control of) infrastructure for the user.</w:t>
      </w:r>
      <w:r w:rsidR="00376EFA">
        <w:t xml:space="preserve"> </w:t>
      </w:r>
      <w:r w:rsidR="00376EFA">
        <w:lastRenderedPageBreak/>
        <w:t xml:space="preserve">However, SAAS solutions often assume that customers will always like new changes as updates are rolled out to all users </w:t>
      </w:r>
      <w:r w:rsidR="00376EFA">
        <w:fldChar w:fldCharType="begin"/>
      </w:r>
      <w:r w:rsidR="00381DEB">
        <w:instrText xml:space="preserve"> ADDIN ZOTERO_ITEM CSL_CITATION {"citationID":"apk1sngk2g","properties":{"formattedCitation":"[10]","plainCitation":"[10]"},"citationItems":[{"id":118,"uris":["http://zotero.org/groups/1103374/items/7XBAIRQV"],"uri":["http://zotero.org/groups/1103374/items/7XBAIRQV"],"itemData":{"id":118,"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9C75B7" w:rsidRPr="009C75B7">
        <w:t>[10]</w:t>
      </w:r>
      <w:r w:rsidR="00376EFA">
        <w:fldChar w:fldCharType="end"/>
      </w:r>
      <w:r w:rsidR="00376EFA">
        <w:t xml:space="preserve"> – this is not applicable to </w:t>
      </w:r>
      <w:proofErr w:type="spellStart"/>
      <w:r w:rsidR="00376EFA">
        <w:t>Sleepify</w:t>
      </w:r>
      <w:proofErr w:type="spellEnd"/>
      <w:r w:rsidR="00376EFA">
        <w:t xml:space="preserve"> as the timeframe of the project means only developing a minimal viable product (MVP).</w:t>
      </w:r>
    </w:p>
    <w:p w14:paraId="787FFEC8" w14:textId="77777777" w:rsidR="008B7EC3" w:rsidRPr="008B7EC3" w:rsidRDefault="008B7EC3" w:rsidP="008B7EC3"/>
    <w:p w14:paraId="0630D8E8" w14:textId="4C79AFB2" w:rsidR="00471973" w:rsidRDefault="007D6C71" w:rsidP="00EC1BCD">
      <w:pPr>
        <w:tabs>
          <w:tab w:val="left" w:pos="2410"/>
        </w:tabs>
      </w:pPr>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5C71347D" w:rsidR="00D417AA" w:rsidRDefault="00D417AA" w:rsidP="00471973"/>
    <w:p w14:paraId="7DF776C6" w14:textId="1E2DC271" w:rsidR="00D417AA" w:rsidRDefault="00D417AA" w:rsidP="00D417AA">
      <w:pPr>
        <w:pStyle w:val="Heading2"/>
      </w:pPr>
      <w:bookmarkStart w:id="11" w:name="_Toc477822885"/>
      <w:r>
        <w:t>Sensors</w:t>
      </w:r>
      <w:bookmarkEnd w:id="11"/>
    </w:p>
    <w:p w14:paraId="10248F68" w14:textId="77777777" w:rsidR="00F55E6C" w:rsidRDefault="00F55E6C" w:rsidP="00F55E6C"/>
    <w:p w14:paraId="01976BDF" w14:textId="135AEB5B" w:rsidR="00F55E6C" w:rsidRDefault="00F55E6C" w:rsidP="00F55E6C">
      <w:pPr>
        <w:widowControl w:val="0"/>
        <w:autoSpaceDE w:val="0"/>
        <w:autoSpaceDN w:val="0"/>
        <w:adjustRightInd w:val="0"/>
        <w:rPr>
          <w:lang w:val="en-US" w:eastAsia="en-GB"/>
        </w:rPr>
      </w:pPr>
      <w:r>
        <w:t xml:space="preserve">Based on our findings from both academic and commercial sources stated in related works, it is clear that our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Pr="00BA51CC">
        <w:rPr>
          <w:lang w:val="en-US" w:eastAsia="en-GB"/>
        </w:rPr>
        <w:t>sensors [6].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elds such as sleep tracking [20].</w:t>
      </w:r>
      <w:r>
        <w:rPr>
          <w:lang w:val="en-US" w:eastAsia="en-GB"/>
        </w:rPr>
        <w:t xml:space="preserve">  </w:t>
      </w:r>
      <w:r w:rsidR="006B7C5A">
        <w:rPr>
          <w:lang w:val="en-US" w:eastAsia="en-GB"/>
        </w:rPr>
        <w:t xml:space="preserve">It can be seen from the table, Microsoft Band 2 provides an extensive range of suitable sensors and APIs, therefore the Microsoft band 2 was chosen.  </w:t>
      </w:r>
    </w:p>
    <w:p w14:paraId="2911E955" w14:textId="77777777" w:rsidR="00F55E6C" w:rsidRDefault="00F55E6C" w:rsidP="00F55E6C">
      <w:pPr>
        <w:widowControl w:val="0"/>
        <w:autoSpaceDE w:val="0"/>
        <w:autoSpaceDN w:val="0"/>
        <w:adjustRightInd w:val="0"/>
        <w:rPr>
          <w:lang w:val="en-US" w:eastAsia="en-GB"/>
        </w:rPr>
      </w:pPr>
    </w:p>
    <w:p w14:paraId="57E70C12" w14:textId="255BFEF4" w:rsidR="004E523D" w:rsidRPr="00286570" w:rsidRDefault="00286570" w:rsidP="00471973">
      <w:pPr>
        <w:rPr>
          <w:color w:val="FF0000"/>
        </w:rPr>
      </w:pPr>
      <w:r w:rsidRPr="00286570">
        <w:rPr>
          <w:color w:val="FF0000"/>
        </w:rPr>
        <w:t>&lt;NATHALIE TABLE, PLACE ACROSS THE TWO COLUMNS&gt;</w:t>
      </w:r>
    </w:p>
    <w:p w14:paraId="2815CD77" w14:textId="54F80FD9" w:rsidR="004E523D" w:rsidRDefault="004E523D" w:rsidP="004E523D">
      <w:pPr>
        <w:pStyle w:val="Heading2"/>
      </w:pPr>
      <w:bookmarkStart w:id="12" w:name="_Toc477822886"/>
      <w:r>
        <w:t>Backend (</w:t>
      </w:r>
      <w:r w:rsidR="000D4207">
        <w:t xml:space="preserve">Server, </w:t>
      </w:r>
      <w:r>
        <w:t>Database, API)</w:t>
      </w:r>
      <w:bookmarkEnd w:id="12"/>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API which allows the iOS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9B150B">
      <w:pPr>
        <w:pStyle w:val="Heading3"/>
        <w:numPr>
          <w:ilvl w:val="2"/>
          <w:numId w:val="4"/>
        </w:numPr>
        <w:ind w:firstLine="288"/>
      </w:pPr>
      <w:bookmarkStart w:id="13" w:name="_Toc477822887"/>
      <w:r>
        <w:t>The Server</w:t>
      </w:r>
      <w:bookmarkEnd w:id="13"/>
    </w:p>
    <w:p w14:paraId="21B4D3E4" w14:textId="77777777" w:rsidR="00B96591" w:rsidRPr="00B96591" w:rsidRDefault="00B96591" w:rsidP="00B96591"/>
    <w:p w14:paraId="07022010" w14:textId="77777777" w:rsidR="004A0B80" w:rsidRDefault="00837A12" w:rsidP="00574309">
      <w:r>
        <w:t xml:space="preserve">As the database, the web interface, and the API all reside upon the server, a smart choice needed to be </w:t>
      </w:r>
      <w:r>
        <w:lastRenderedPageBreak/>
        <w:t xml:space="preserve">made regarding how the server would be implemented. </w:t>
      </w:r>
    </w:p>
    <w:p w14:paraId="19F85A2C" w14:textId="77777777" w:rsidR="004A0B80" w:rsidRDefault="004A0B80" w:rsidP="00574309"/>
    <w:p w14:paraId="03B398BF" w14:textId="3FA980FA"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381DEB">
        <w:instrText xml:space="preserve"> ADDIN ZOTERO_ITEM CSL_CITATION {"citationID":"a1oq2mnb3nv","properties":{"formattedCitation":"[11]","plainCitation":"[11]"},"citationItems":[{"id":108,"uris":["http://zotero.org/groups/1103374/items/32ABV9RJ"],"uri":["http://zotero.org/groups/1103374/items/32ABV9RJ"],"itemData":{"id":108,"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AB30BD" w:rsidRPr="00AB30BD">
        <w:t>[11]</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381DEB">
        <w:instrText xml:space="preserve"> ADDIN ZOTERO_ITEM CSL_CITATION {"citationID":"a227ev36j39","properties":{"formattedCitation":"[12]","plainCitation":"[12]"},"citationItems":[{"id":141,"uris":["http://zotero.org/groups/1103374/items/J9WFITGD"],"uri":["http://zotero.org/groups/1103374/items/J9WFITGD"],"itemData":{"id":141,"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8411CE" w:rsidRPr="008411CE">
        <w:t>[12]</w:t>
      </w:r>
      <w:r w:rsidR="008411CE">
        <w:fldChar w:fldCharType="end"/>
      </w:r>
      <w:r w:rsidR="008411CE">
        <w:t>.</w:t>
      </w:r>
    </w:p>
    <w:p w14:paraId="2AB75BFE" w14:textId="27F10CBC" w:rsidR="00AB30BD" w:rsidRDefault="00AB30BD" w:rsidP="00574309"/>
    <w:p w14:paraId="3D8E227E" w14:textId="46045854" w:rsidR="00837A12" w:rsidRDefault="008411CE" w:rsidP="00574309">
      <w:r>
        <w:t>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RESTful API; </w:t>
      </w:r>
      <w:proofErr w:type="spellStart"/>
      <w:r w:rsidR="00556DC9">
        <w:t>d</w:t>
      </w:r>
      <w:r>
        <w:t>jango</w:t>
      </w:r>
      <w:proofErr w:type="spellEnd"/>
      <w:r>
        <w:t>-rest-</w:t>
      </w:r>
      <w:proofErr w:type="spellStart"/>
      <w:r>
        <w:t>auth</w:t>
      </w:r>
      <w:proofErr w:type="spellEnd"/>
      <w:r>
        <w:t xml:space="preserve">,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14" w:name="_Toc477822888"/>
      <w:r>
        <w:t>The Database</w:t>
      </w:r>
      <w:bookmarkEnd w:id="14"/>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4450A499" w:rsidR="00574309" w:rsidRDefault="00E7683C" w:rsidP="00574309">
      <w:r>
        <w:t xml:space="preserve">SQL databases are known as relational databases, where databases are linked together by keys and values </w:t>
      </w:r>
      <w:r>
        <w:fldChar w:fldCharType="begin"/>
      </w:r>
      <w:r w:rsidR="00381DEB">
        <w:instrText xml:space="preserve"> ADDIN ZOTERO_ITEM CSL_CITATION {"citationID":"a1ifqqvjk7","properties":{"formattedCitation":"[13]","plainCitation":"[13]"},"citationItems":[{"id":132,"uris":["http://zotero.org/groups/1103374/items/E2CVXZ94"],"uri":["http://zotero.org/groups/1103374/items/E2CVXZ94"],"itemData":{"id":132,"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E7683C">
        <w:t>[13]</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381DEB">
        <w:instrText xml:space="preserve"> ADDIN ZOTERO_ITEM CSL_CITATION {"citationID":"ac3bs7qvu9","properties":{"formattedCitation":"[14]","plainCitation":"[14]"},"citationItems":[{"id":136,"uris":["http://zotero.org/groups/1103374/items/HNE98XX6"],"uri":["http://zotero.org/groups/1103374/items/HNE98XX6"],"itemData":{"id":136,"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E32618" w:rsidRPr="00E32618">
        <w:t>[14]</w:t>
      </w:r>
      <w:r w:rsidR="00E32618">
        <w:fldChar w:fldCharType="end"/>
      </w:r>
      <w:r w:rsidR="00544393">
        <w:t>.</w:t>
      </w:r>
    </w:p>
    <w:p w14:paraId="498524C0" w14:textId="453E478E" w:rsidR="00544393" w:rsidRDefault="00544393" w:rsidP="00574309"/>
    <w:p w14:paraId="014BDF04" w14:textId="55AFA249" w:rsidR="00544393" w:rsidRDefault="00544393" w:rsidP="00574309">
      <w:r>
        <w:t xml:space="preserve">The most </w:t>
      </w:r>
      <w:r w:rsidR="00602EBF">
        <w:t>well-known</w:t>
      </w:r>
      <w:r>
        <w:t xml:space="preserve"> NoSQL database is MongoDB, and it offers several advantages over SQL databases. MongoDB claims scalability and performance improvements in </w:t>
      </w:r>
      <w:r>
        <w:fldChar w:fldCharType="begin"/>
      </w:r>
      <w:r w:rsidR="00381DEB">
        <w:instrText xml:space="preserve"> ADDIN ZOTERO_ITEM CSL_CITATION {"citationID":"a223npv0fda","properties":{"formattedCitation":"[15]","plainCitation":"[15]"},"citationItems":[{"id":166,"uris":["http://zotero.org/groups/1103374/items/X35XXFW5"],"uri":["http://zotero.org/groups/1103374/items/X35XXFW5"],"itemData":{"id":166,"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544393">
        <w:t>[15]</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proofErr w:type="spellStart"/>
      <w:r w:rsidR="00B97BC3">
        <w:t>Nayak</w:t>
      </w:r>
      <w:proofErr w:type="spellEnd"/>
      <w:r w:rsidR="00B97BC3">
        <w:t xml:space="preserve"> et al. goes into more detail,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381DEB">
        <w:instrText xml:space="preserve"> ADDIN ZOTERO_ITEM CSL_CITATION {"citationID":"a18oh3l2cr7","properties":{"formattedCitation":"[16]","plainCitation":"[16]"},"citationItems":[{"id":157,"uris":["http://zotero.org/groups/1103374/items/SA3QB3H4"],"uri":["http://zotero.org/groups/1103374/items/SA3QB3H4"],"itemData":{"id":157,"type":"article-journal","title":"Type of NOSQL Databases and its Comparison with Relational Databases","container-title":"International Journal of Applied Information Systems","volume":"5","issue":"4","abstract":"NOSQL databases (commonly interpreted by developers as\n„not only SQL databases‟ and not „no SQL‟)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40475" w:rsidRPr="00140475">
        <w:t>[16]</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381DEB">
        <w:instrText xml:space="preserve"> ADDIN ZOTERO_ITEM CSL_CITATION {"citationID":"a1o5v14rd7s","properties":{"formattedCitation":"[17]","plainCitation":"[17]"},"citationItems":[{"id":128,"uris":["http://zotero.org/groups/1103374/items/DAEQGMVJ"],"uri":["http://zotero.org/groups/1103374/items/DAEQGMVJ"],"itemData":{"id":128,"type":"webpage","title":"Models | Django documentation | Django","URL":"https://docs.djangoproject.com/en/1.10/topics/db/models/","accessed":{"date-parts":[["2017",3,20]]}}}],"schema":"https://github.com/citation-style-language/schema/raw/master/csl-citation.json"} </w:instrText>
      </w:r>
      <w:r w:rsidR="00172971">
        <w:fldChar w:fldCharType="separate"/>
      </w:r>
      <w:r w:rsidR="00140475" w:rsidRPr="00140475">
        <w:t>[17]</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400DDAB7"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SQL databases, the most popular 3 being SQLite, MySQL, and PostgreSQL. The following table shows the pros and cons of each (taken from </w:t>
      </w:r>
      <w:r w:rsidR="00172971">
        <w:fldChar w:fldCharType="begin"/>
      </w:r>
      <w:r w:rsidR="00381DEB">
        <w:instrText xml:space="preserve"> ADDIN ZOTERO_ITEM CSL_CITATION {"citationID":"a2h51kbb2q3","properties":{"formattedCitation":"[18]","plainCitation":"[18]"},"citationItems":[{"id":120,"uris":["http://zotero.org/groups/1103374/items/8D65VIFE"],"uri":["http://zotero.org/groups/1103374/items/8D65VIFE"],"itemData":{"id":120,"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40475" w:rsidRPr="00140475">
        <w:t>[18]</w:t>
      </w:r>
      <w:r w:rsidR="00172971">
        <w:fldChar w:fldCharType="end"/>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381DEB">
        <w:instrText xml:space="preserve"> ADDIN ZOTERO_ITEM CSL_CITATION {"citationID":"aun47rko9p","properties":{"formattedCitation":"[19]","plainCitation":"[19]"},"citationItems":[{"id":159,"uris":["http://zotero.org/groups/1103374/items/TIBIV4QN"],"uri":["http://zotero.org/groups/1103374/items/TIBIV4QN"],"itemData":{"id":159,"type":"webpage","title":"Implementation Limits For SQLite","URL":"https://www.sqlite.org/limits.html","accessed":{"date-parts":[["2017",3,20]]}}}],"schema":"https://github.com/citation-style-language/schema/raw/master/csl-citation.json"} </w:instrText>
      </w:r>
      <w:r w:rsidR="00E72CE7">
        <w:fldChar w:fldCharType="separate"/>
      </w:r>
      <w:r w:rsidR="00140475" w:rsidRPr="00140475">
        <w:t>[19]</w:t>
      </w:r>
      <w:r w:rsidR="00E72CE7">
        <w:fldChar w:fldCharType="end"/>
      </w:r>
      <w:r w:rsidR="00E72CE7">
        <w:t xml:space="preserve">, an unrealistic target for </w:t>
      </w:r>
      <w:proofErr w:type="spellStart"/>
      <w:r w:rsidR="00E72CE7">
        <w:t>Sleepify</w:t>
      </w:r>
      <w:proofErr w:type="spellEnd"/>
      <w:r w:rsidR="00E72CE7">
        <w:t>.</w:t>
      </w:r>
      <w:r w:rsidR="002967B4">
        <w:t xml:space="preserve"> Lastly, NoSQL support is not part of the official Django development effort, and is only supported via third party forks </w:t>
      </w:r>
      <w:r w:rsidR="002967B4">
        <w:fldChar w:fldCharType="begin"/>
      </w:r>
      <w:r w:rsidR="00140475">
        <w:instrText xml:space="preserve"> ADDIN ZOTERO_ITEM CSL_CITATION {"citationID":"a20p3s452v6","properties":{"formattedCitation":"[20]","plainCitation":"[20]"},"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40475" w:rsidRPr="00140475">
        <w:t>[20]</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proofErr w:type="spellStart"/>
      <w:r w:rsidRPr="00F47F14">
        <w:t>django</w:t>
      </w:r>
      <w:proofErr w:type="spellEnd"/>
      <w:r w:rsidRPr="00F47F14">
        <w:t>-</w:t>
      </w:r>
      <w:proofErr w:type="spellStart"/>
      <w:r w:rsidRPr="00F47F14">
        <w:t>fernet</w:t>
      </w:r>
      <w:proofErr w:type="spellEnd"/>
      <w:r w:rsidRPr="00F47F14">
        <w:t>-fields</w:t>
      </w:r>
      <w:r>
        <w:t xml:space="preserve"> can be utilised to encrypt database fields (unfortunately, floating point numbers are not supported yet).</w:t>
      </w:r>
    </w:p>
    <w:p w14:paraId="5DA39EE9" w14:textId="0368700D" w:rsidR="00172971" w:rsidRDefault="00172971" w:rsidP="00574309"/>
    <w:p w14:paraId="49F76BCF" w14:textId="6CE41B1A" w:rsidR="00CE495A" w:rsidRDefault="00CE495A" w:rsidP="00CE495A">
      <w:pPr>
        <w:pStyle w:val="Caption"/>
        <w:keepNext/>
        <w:jc w:val="center"/>
      </w:pPr>
      <w:r>
        <w:t xml:space="preserve">Table </w:t>
      </w:r>
      <w:fldSimple w:instr=" SEQ Table \* ARABIC ">
        <w:r w:rsidR="0008206E">
          <w:rPr>
            <w:noProof/>
          </w:rPr>
          <w:t>1</w:t>
        </w:r>
      </w:fldSimple>
      <w:r>
        <w:t>: Comparison of SQL Databases</w:t>
      </w:r>
    </w:p>
    <w:tbl>
      <w:tblPr>
        <w:tblStyle w:val="GridTable4-Accent31"/>
        <w:tblW w:w="0" w:type="auto"/>
        <w:tblLook w:val="04A0" w:firstRow="1" w:lastRow="0" w:firstColumn="1" w:lastColumn="0" w:noHBand="0" w:noVBand="1"/>
      </w:tblPr>
      <w:tblGrid>
        <w:gridCol w:w="1353"/>
        <w:gridCol w:w="1791"/>
        <w:gridCol w:w="1881"/>
      </w:tblGrid>
      <w:tr w:rsidR="00C832C3" w14:paraId="16400E9B" w14:textId="77777777" w:rsidTr="00C83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2A8DD934" w14:textId="66EE2D31" w:rsidR="00172971" w:rsidRDefault="00172971" w:rsidP="00574309">
            <w:r>
              <w:t>Database</w:t>
            </w:r>
          </w:p>
        </w:tc>
        <w:tc>
          <w:tcPr>
            <w:tcW w:w="1791" w:type="dxa"/>
          </w:tcPr>
          <w:p w14:paraId="1ED2653D" w14:textId="2F1BC303" w:rsidR="00172971" w:rsidRDefault="00172971" w:rsidP="00574309">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08829FFB" w14:textId="4FACF332" w:rsidR="00172971" w:rsidRDefault="00172971" w:rsidP="00574309">
            <w:pPr>
              <w:cnfStyle w:val="100000000000" w:firstRow="1" w:lastRow="0" w:firstColumn="0" w:lastColumn="0" w:oddVBand="0" w:evenVBand="0" w:oddHBand="0" w:evenHBand="0" w:firstRowFirstColumn="0" w:firstRowLastColumn="0" w:lastRowFirstColumn="0" w:lastRowLastColumn="0"/>
            </w:pPr>
            <w:r>
              <w:t>Cons</w:t>
            </w:r>
          </w:p>
        </w:tc>
      </w:tr>
      <w:tr w:rsidR="00C832C3" w14:paraId="086729C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4097D8FD" w14:textId="61CF6132" w:rsidR="00172971" w:rsidRDefault="00172971" w:rsidP="00574309">
            <w:r>
              <w:t>SQLite</w:t>
            </w:r>
          </w:p>
        </w:tc>
        <w:tc>
          <w:tcPr>
            <w:tcW w:w="1791" w:type="dxa"/>
          </w:tcPr>
          <w:p w14:paraId="6C8FDE1E"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Extremely portable as the whole database is one file</w:t>
            </w:r>
          </w:p>
          <w:p w14:paraId="1C6C432B" w14:textId="1C81BC0F"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lastRenderedPageBreak/>
              <w:t>Feature rich for development and testing</w:t>
            </w:r>
          </w:p>
        </w:tc>
        <w:tc>
          <w:tcPr>
            <w:tcW w:w="1881" w:type="dxa"/>
          </w:tcPr>
          <w:p w14:paraId="701095FD"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lastRenderedPageBreak/>
              <w:t>No in-built user management</w:t>
            </w:r>
          </w:p>
          <w:p w14:paraId="0059999F" w14:textId="17C1369D"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 xml:space="preserve">Slow for large number of </w:t>
            </w:r>
            <w:r w:rsidRPr="00C832C3">
              <w:lastRenderedPageBreak/>
              <w:t>writes</w:t>
            </w:r>
          </w:p>
        </w:tc>
      </w:tr>
      <w:tr w:rsidR="00C832C3" w14:paraId="2DC276D9" w14:textId="77777777" w:rsidTr="00C832C3">
        <w:tc>
          <w:tcPr>
            <w:cnfStyle w:val="001000000000" w:firstRow="0" w:lastRow="0" w:firstColumn="1" w:lastColumn="0" w:oddVBand="0" w:evenVBand="0" w:oddHBand="0" w:evenHBand="0" w:firstRowFirstColumn="0" w:firstRowLastColumn="0" w:lastRowFirstColumn="0" w:lastRowLastColumn="0"/>
            <w:tcW w:w="1181" w:type="dxa"/>
          </w:tcPr>
          <w:p w14:paraId="78BB6A6C" w14:textId="5551F03B" w:rsidR="00172971" w:rsidRDefault="00172971" w:rsidP="00574309">
            <w:r>
              <w:lastRenderedPageBreak/>
              <w:t>MySQL</w:t>
            </w:r>
          </w:p>
        </w:tc>
        <w:tc>
          <w:tcPr>
            <w:tcW w:w="1791" w:type="dxa"/>
          </w:tcPr>
          <w:p w14:paraId="20264045" w14:textId="062BB06A"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Scalable, more feature rich than SQLite, tested</w:t>
            </w:r>
          </w:p>
          <w:p w14:paraId="48EEAE5B" w14:textId="1A6A849A"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High securit</w:t>
            </w:r>
            <w:r>
              <w:t>y</w:t>
            </w:r>
          </w:p>
        </w:tc>
        <w:tc>
          <w:tcPr>
            <w:tcW w:w="1881" w:type="dxa"/>
          </w:tcPr>
          <w:p w14:paraId="3655E5D8" w14:textId="77777777"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Reliability issues and discontinued development</w:t>
            </w:r>
          </w:p>
          <w:p w14:paraId="07A3B0CE" w14:textId="3F6CC637"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Not fully SQL compliant</w:t>
            </w:r>
          </w:p>
        </w:tc>
      </w:tr>
      <w:tr w:rsidR="00C832C3" w14:paraId="3A6E2A8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18563C86" w14:textId="494B5C15" w:rsidR="00172971" w:rsidRDefault="00172971" w:rsidP="00574309">
            <w:r>
              <w:t>PostgreSQL</w:t>
            </w:r>
          </w:p>
        </w:tc>
        <w:tc>
          <w:tcPr>
            <w:tcW w:w="1791" w:type="dxa"/>
          </w:tcPr>
          <w:p w14:paraId="28A530E5" w14:textId="1F757E3B"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Reliable in terms of data integrity</w:t>
            </w:r>
          </w:p>
          <w:p w14:paraId="3F5CA46A" w14:textId="782FE81B"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upports complex queries</w:t>
            </w:r>
          </w:p>
        </w:tc>
        <w:tc>
          <w:tcPr>
            <w:tcW w:w="1881" w:type="dxa"/>
          </w:tcPr>
          <w:p w14:paraId="41AC8A29"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Overkill for simple databases</w:t>
            </w:r>
          </w:p>
          <w:p w14:paraId="601C5823" w14:textId="7E687DE7"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t portable without spending time replicating the database</w:t>
            </w:r>
          </w:p>
        </w:tc>
      </w:tr>
    </w:tbl>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15" w:name="_Toc477822889"/>
      <w:r>
        <w:t>The API</w:t>
      </w:r>
      <w:bookmarkEnd w:id="15"/>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33965789"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w:t>
      </w:r>
      <w:proofErr w:type="spellStart"/>
      <w:r>
        <w:t>Javascript</w:t>
      </w:r>
      <w:proofErr w:type="spellEnd"/>
      <w:r>
        <w:t xml:space="preserve"> Object Notation (JSON)</w:t>
      </w:r>
      <w:r w:rsidR="00B97BC3">
        <w:t xml:space="preserve"> </w:t>
      </w:r>
      <w:r w:rsidR="00B97BC3">
        <w:fldChar w:fldCharType="begin"/>
      </w:r>
      <w:r w:rsidR="00381DEB">
        <w:instrText xml:space="preserve"> ADDIN ZOTERO_ITEM CSL_CITATION {"citationID":"a2c6anc1599","properties":{"formattedCitation":"[21]","plainCitation":"[21]"},"citationItems":[{"id":158,"uris":["http://zotero.org/groups/1103374/items/SZPVCZTA"],"uri":["http://zotero.org/groups/1103374/items/SZPVCZTA"],"itemData":{"id":158,"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B97BC3" w:rsidRPr="00B97BC3">
        <w:t>[21]</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9" w:history="1">
        <w:r w:rsidRPr="00421947">
          <w:rPr>
            <w:rStyle w:val="Hyperlink"/>
          </w:rPr>
          <w:t>http://schema.org/</w:t>
        </w:r>
      </w:hyperlink>
      <w:r>
        <w:t>), so initially it seemed XML was the way forward.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rsidR="00381DEB">
        <w:instrText xml:space="preserve"> ADDIN ZOTERO_ITEM CSL_CITATION {"citationID":"a1qnuoo678s","properties":{"formattedCitation":"[22]","plainCitation":"[22]"},"citationItems":[{"id":147,"uris":["http://zotero.org/groups/1103374/items/NJTUQ4K6"],"uri":["http://zotero.org/groups/1103374/items/NJTUQ4K6"],"itemData":{"id":14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Pr="00B00FCE">
        <w:t>[22]</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46A66C9E" w:rsidR="00B00FCE" w:rsidRDefault="00B97BC3" w:rsidP="004E523D">
      <w:r>
        <w:t xml:space="preserve">To decide on the architectural style, the pros and cons </w:t>
      </w:r>
      <w:r w:rsidR="003C68CA">
        <w:t xml:space="preserve">of Simple Object Access Protocol (SOAP), Representational State Transfer (REST), and Remote Procedure Call (RPC) were compared in the following table </w:t>
      </w:r>
      <w:r w:rsidR="003C68CA">
        <w:fldChar w:fldCharType="begin"/>
      </w:r>
      <w:r w:rsidR="00381DEB">
        <w:instrText xml:space="preserve"> ADDIN ZOTERO_ITEM CSL_CITATION {"citationID":"pULwgL2j","properties":{"formattedCitation":"[23], [24]","plainCitation":"[23], [24]"},"citationItems":[{"id":163,"uris":["http://zotero.org/groups/1103374/items/V2ZFWNHR"],"uri":["http://zotero.org/groups/1103374/items/V2ZFWNHR"],"itemData":{"id":163,"type":"webpage","title":"REST vs XML-RPC vs SOAP","URL":"http://effbot.org/zone/rest-vs-rpc.htm","accessed":{"date-parts":[["2017",3,20]]}}},{"id":160,"uris":["http://zotero.org/groups/1103374/items/TJ4IPSIM"],"uri":["http://zotero.org/groups/1103374/items/TJ4IPSIM"],"itemData":{"id":160,"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3C68CA" w:rsidRPr="003C68CA">
        <w:t>[23], [24]</w:t>
      </w:r>
      <w:r w:rsidR="003C68CA">
        <w:fldChar w:fldCharType="end"/>
      </w:r>
      <w:r w:rsidR="00AD03E2">
        <w:t xml:space="preserve">, </w:t>
      </w:r>
      <w:r w:rsidR="00AD03E2">
        <w:fldChar w:fldCharType="begin"/>
      </w:r>
      <w:r w:rsidR="00381DEB">
        <w:instrText xml:space="preserve"> ADDIN ZOTERO_ITEM CSL_CITATION {"citationID":"a1p274lbtt8","properties":{"formattedCitation":"[25]","plainCitation":"[25]"},"citationItems":[{"id":121,"uris":["http://zotero.org/groups/1103374/items/8KQC5ZUB"],"uri":["http://zotero.org/groups/1103374/items/8KQC5ZUB"],"itemData":{"id":121,"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AD03E2" w:rsidRPr="00AD03E2">
        <w:t>[25]</w:t>
      </w:r>
      <w:r w:rsidR="00AD03E2">
        <w:fldChar w:fldCharType="end"/>
      </w:r>
      <w:r w:rsidR="003C68CA">
        <w:t>.</w:t>
      </w:r>
      <w:r w:rsidR="00733BEB">
        <w:t xml:space="preserve"> </w:t>
      </w:r>
    </w:p>
    <w:p w14:paraId="41C0D5A2" w14:textId="73C44064" w:rsidR="003C68CA" w:rsidRDefault="003C68CA" w:rsidP="004E523D"/>
    <w:p w14:paraId="4EDA552E" w14:textId="457523D8" w:rsidR="005A5C59" w:rsidRDefault="005A5C59" w:rsidP="005A5C59">
      <w:pPr>
        <w:pStyle w:val="Caption"/>
        <w:keepNext/>
        <w:jc w:val="center"/>
      </w:pPr>
      <w:r>
        <w:t xml:space="preserve">Table </w:t>
      </w:r>
      <w:fldSimple w:instr=" SEQ Table \* ARABIC ">
        <w:r w:rsidR="0008206E">
          <w:rPr>
            <w:noProof/>
          </w:rPr>
          <w:t>2</w:t>
        </w:r>
      </w:fldSimple>
      <w:r>
        <w:t>: Comparison of API styles</w:t>
      </w:r>
    </w:p>
    <w:tbl>
      <w:tblPr>
        <w:tblStyle w:val="GridTable4-Accent31"/>
        <w:tblW w:w="0" w:type="auto"/>
        <w:tblLook w:val="04A0" w:firstRow="1" w:lastRow="0" w:firstColumn="1" w:lastColumn="0" w:noHBand="0" w:noVBand="1"/>
      </w:tblPr>
      <w:tblGrid>
        <w:gridCol w:w="794"/>
        <w:gridCol w:w="2253"/>
        <w:gridCol w:w="1881"/>
      </w:tblGrid>
      <w:tr w:rsidR="003C68CA" w14:paraId="6079A45F" w14:textId="77777777" w:rsidTr="005A5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EF96D21" w14:textId="2045F093" w:rsidR="003C68CA" w:rsidRDefault="003C68CA" w:rsidP="004E523D">
            <w:r>
              <w:t>Style</w:t>
            </w:r>
          </w:p>
        </w:tc>
        <w:tc>
          <w:tcPr>
            <w:tcW w:w="2253" w:type="dxa"/>
          </w:tcPr>
          <w:p w14:paraId="41DC8D24" w14:textId="4188FBD0" w:rsidR="003C68CA" w:rsidRDefault="003C68CA" w:rsidP="004E523D">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451F652F" w14:textId="2DF30579" w:rsidR="003C68CA" w:rsidRDefault="003C68CA" w:rsidP="004E523D">
            <w:pPr>
              <w:cnfStyle w:val="100000000000" w:firstRow="1" w:lastRow="0" w:firstColumn="0" w:lastColumn="0" w:oddVBand="0" w:evenVBand="0" w:oddHBand="0" w:evenHBand="0" w:firstRowFirstColumn="0" w:firstRowLastColumn="0" w:lastRowFirstColumn="0" w:lastRowLastColumn="0"/>
            </w:pPr>
            <w:r>
              <w:t>Cons</w:t>
            </w:r>
          </w:p>
        </w:tc>
      </w:tr>
      <w:tr w:rsidR="003C68CA" w14:paraId="706B36F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A3CAB9" w14:textId="1A74016B" w:rsidR="003C68CA" w:rsidRDefault="003C68CA" w:rsidP="004E523D">
            <w:r>
              <w:t>SOAP</w:t>
            </w:r>
          </w:p>
        </w:tc>
        <w:tc>
          <w:tcPr>
            <w:tcW w:w="2253" w:type="dxa"/>
          </w:tcPr>
          <w:p w14:paraId="67A4D87F" w14:textId="29185CDC" w:rsidR="003C68CA"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 xml:space="preserve">Versatile, can use </w:t>
            </w:r>
            <w:r>
              <w:lastRenderedPageBreak/>
              <w:t>different protocols other than HTTP</w:t>
            </w:r>
          </w:p>
        </w:tc>
        <w:tc>
          <w:tcPr>
            <w:tcW w:w="1881" w:type="dxa"/>
          </w:tcPr>
          <w:p w14:paraId="786A7381"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Extremely complex payload</w:t>
            </w:r>
          </w:p>
          <w:p w14:paraId="69822973"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Way too verbose for simple tasks</w:t>
            </w:r>
          </w:p>
          <w:p w14:paraId="3A12704E" w14:textId="63F6A039" w:rsidR="00AD03E2" w:rsidRDefault="00AD03E2"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Legacy</w:t>
            </w:r>
          </w:p>
        </w:tc>
      </w:tr>
      <w:tr w:rsidR="003C68CA" w14:paraId="71A92575" w14:textId="77777777" w:rsidTr="005A5C59">
        <w:tc>
          <w:tcPr>
            <w:cnfStyle w:val="001000000000" w:firstRow="0" w:lastRow="0" w:firstColumn="1" w:lastColumn="0" w:oddVBand="0" w:evenVBand="0" w:oddHBand="0" w:evenHBand="0" w:firstRowFirstColumn="0" w:firstRowLastColumn="0" w:lastRowFirstColumn="0" w:lastRowLastColumn="0"/>
            <w:tcW w:w="719" w:type="dxa"/>
          </w:tcPr>
          <w:p w14:paraId="5C280794" w14:textId="1D671D6C" w:rsidR="003C68CA" w:rsidRDefault="003C68CA" w:rsidP="004E523D">
            <w:r>
              <w:t>REST</w:t>
            </w:r>
          </w:p>
        </w:tc>
        <w:tc>
          <w:tcPr>
            <w:tcW w:w="2253" w:type="dxa"/>
          </w:tcPr>
          <w:p w14:paraId="64D5C814" w14:textId="77777777"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Uses standard HTTP verbs</w:t>
            </w:r>
          </w:p>
          <w:p w14:paraId="7ACB47D5" w14:textId="77777777"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Intuitive and clean looking API URLs</w:t>
            </w:r>
          </w:p>
          <w:p w14:paraId="7995AB0C" w14:textId="7A01BF1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Suited for getting data</w:t>
            </w:r>
          </w:p>
          <w:p w14:paraId="06B7A9FC" w14:textId="3D6C3AB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Embraced by many as the way to go when designing APIs</w:t>
            </w:r>
          </w:p>
        </w:tc>
        <w:tc>
          <w:tcPr>
            <w:tcW w:w="1881" w:type="dxa"/>
          </w:tcPr>
          <w:p w14:paraId="422D6FE0" w14:textId="506DE4C0"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suited for calling functions or actions (URLs are nouns)</w:t>
            </w:r>
          </w:p>
          <w:p w14:paraId="4F00EDA1" w14:textId="180638B8"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easy to do more than one thing in one request</w:t>
            </w:r>
          </w:p>
        </w:tc>
      </w:tr>
      <w:tr w:rsidR="003C68CA" w14:paraId="2AAF851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0EEFE5" w14:textId="41D8FD48" w:rsidR="003C68CA" w:rsidRDefault="003C68CA" w:rsidP="004E523D">
            <w:r>
              <w:t>RPC</w:t>
            </w:r>
          </w:p>
        </w:tc>
        <w:tc>
          <w:tcPr>
            <w:tcW w:w="2253" w:type="dxa"/>
          </w:tcPr>
          <w:p w14:paraId="208C6D37"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Uses standard HTTP verbs</w:t>
            </w:r>
          </w:p>
          <w:p w14:paraId="22410495" w14:textId="77777777"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Suited for verbs, functions, actions</w:t>
            </w:r>
          </w:p>
          <w:p w14:paraId="3515D75E" w14:textId="29F7C651"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Can have a custom verb do more than one action at once</w:t>
            </w:r>
          </w:p>
        </w:tc>
        <w:tc>
          <w:tcPr>
            <w:tcW w:w="1881" w:type="dxa"/>
          </w:tcPr>
          <w:p w14:paraId="28B68A2E"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Getting data using RPC architectures is messy and inconsistent</w:t>
            </w:r>
          </w:p>
          <w:p w14:paraId="21F40D50" w14:textId="4987120F"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Naming conventions up to the developer</w:t>
            </w:r>
          </w:p>
        </w:tc>
      </w:tr>
    </w:tbl>
    <w:p w14:paraId="4AE74047" w14:textId="77777777" w:rsidR="003C68CA" w:rsidRDefault="003C68CA" w:rsidP="004E523D"/>
    <w:p w14:paraId="07729F94" w14:textId="5208AD42" w:rsidR="00837A12" w:rsidRDefault="005A5C59" w:rsidP="004E523D">
      <w:r>
        <w:t xml:space="preserve">As SOAP relied on XML, it was not chosen. Based on these results, Sleepify chose to use a mixture of REST and RPC architectures. Data retrieval and insertion would be done using RESTful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w:t>
      </w:r>
      <w:proofErr w:type="spellStart"/>
      <w:r w:rsidRPr="00FC6D79">
        <w:rPr>
          <w:rStyle w:val="CodeChar"/>
        </w:rPr>
        <w:t>push_to_devices</w:t>
      </w:r>
      <w:proofErr w:type="spellEnd"/>
      <w:r w:rsidRPr="00FC6D79">
        <w:rPr>
          <w:rStyle w:val="CodeChar"/>
        </w:rPr>
        <w:t>/,</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p>
    <w:p w14:paraId="31EB93BF" w14:textId="23116AD5" w:rsidR="003E4847" w:rsidRDefault="003E4847" w:rsidP="004E523D"/>
    <w:p w14:paraId="6E3C445E" w14:textId="299967D3" w:rsidR="003E4847" w:rsidRDefault="003E4847" w:rsidP="004E523D">
      <w:r>
        <w:t xml:space="preserve">As the API is built on the Django server, the </w:t>
      </w:r>
      <w:proofErr w:type="spellStart"/>
      <w:r>
        <w:t>django</w:t>
      </w:r>
      <w:proofErr w:type="spellEnd"/>
      <w:r>
        <w:t xml:space="preserve">-rest-framework was leveraged to provide the skeleton of the API. Converting functions into RESTful and RPC compliant APIs were as simple as wrapping the function in an </w:t>
      </w:r>
      <w:r w:rsidR="00C53CCA">
        <w:t>‘</w:t>
      </w:r>
      <w:proofErr w:type="spellStart"/>
      <w:r w:rsidRPr="00FC6D79">
        <w:rPr>
          <w:rStyle w:val="CodeChar"/>
        </w:rPr>
        <w:t>API</w:t>
      </w:r>
      <w:r w:rsidR="00C53CCA" w:rsidRPr="00FC6D79">
        <w:rPr>
          <w:rStyle w:val="CodeChar"/>
        </w:rPr>
        <w:t>View</w:t>
      </w:r>
      <w:proofErr w:type="spellEnd"/>
      <w:r w:rsidR="00C53CCA" w:rsidRPr="00FC6D79">
        <w:rPr>
          <w:rStyle w:val="CodeChar"/>
        </w:rPr>
        <w:t>’</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381DEB">
        <w:instrText xml:space="preserve"> ADDIN ZOTERO_ITEM CSL_CITATION {"citationID":"a1ioel3ialb","properties":{"formattedCitation":"[26]","plainCitation":"[26]"},"citationItems":[{"id":107,"uris":["http://zotero.org/groups/1103374/items/2DZ6W953"],"uri":["http://zotero.org/groups/1103374/items/2DZ6W953"],"itemData":{"id":107,"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BC58D1" w:rsidRPr="00BC58D1">
        <w:t>[26]</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bookmarkStart w:id="16" w:name="_Toc477822890"/>
      <w:r>
        <w:t>Machine Learning</w:t>
      </w:r>
      <w:bookmarkEnd w:id="16"/>
    </w:p>
    <w:p w14:paraId="0FBD7FF9" w14:textId="77777777" w:rsidR="00F55E6C" w:rsidRDefault="00F55E6C" w:rsidP="00F55E6C">
      <w:pPr>
        <w:pStyle w:val="Heading3"/>
        <w:numPr>
          <w:ilvl w:val="2"/>
          <w:numId w:val="4"/>
        </w:numPr>
        <w:ind w:firstLine="288"/>
      </w:pPr>
      <w:bookmarkStart w:id="17" w:name="_Toc477822891"/>
      <w:bookmarkStart w:id="18" w:name="_GoBack"/>
      <w:r>
        <w:t>Sleep quality evalution</w:t>
      </w:r>
      <w:bookmarkEnd w:id="17"/>
      <w:r>
        <w:t xml:space="preserve"> </w:t>
      </w:r>
    </w:p>
    <w:bookmarkEnd w:id="18"/>
    <w:p w14:paraId="6ED4B3EA" w14:textId="30EA4120" w:rsidR="00F55E6C" w:rsidRDefault="00F55E6C" w:rsidP="00F55E6C">
      <w:r>
        <w:lastRenderedPageBreak/>
        <w:t>The prime objective of</w:t>
      </w:r>
      <w:r w:rsidR="00673537">
        <w:t xml:space="preserve"> the</w:t>
      </w:r>
      <w:r>
        <w:t xml:space="preserve"> sleep quality evaluation module is to allow real time sleep quality evaluation based on sensor data. This section reviews the related methods in sleep quality evaluation and their deliverables to our final implementation. </w:t>
      </w:r>
    </w:p>
    <w:p w14:paraId="7106FB6F" w14:textId="77777777" w:rsidR="00F55E6C" w:rsidRDefault="00F55E6C" w:rsidP="00F55E6C"/>
    <w:p w14:paraId="33E8D307" w14:textId="5747D25E" w:rsidR="00F55E6C" w:rsidRDefault="00673537" w:rsidP="00F55E6C">
      <w:r>
        <w:t>There are three widely used methods</w:t>
      </w:r>
      <w:r w:rsidR="00F55E6C">
        <w:t xml:space="preserve"> in clinical sleep quality assessment: Pittsburgh Sleep Quality Index (PSQI), Polysomnography</w:t>
      </w:r>
      <w:r>
        <w:t>,</w:t>
      </w:r>
      <w:r w:rsidR="00F55E6C">
        <w:t xml:space="preserve"> and Actigraphy </w:t>
      </w:r>
      <w:r w:rsidR="00F55E6C" w:rsidRPr="00813873">
        <w:rPr>
          <w:highlight w:val="red"/>
        </w:rPr>
        <w:t>[4].</w:t>
      </w:r>
      <w:r w:rsidR="00F55E6C">
        <w:t xml:space="preserve"> First, PSQI is a questionnaire-based assessment focusing on subjective feedback on medium to long-term sleep quality </w:t>
      </w:r>
      <w:r w:rsidR="00F55E6C" w:rsidRPr="00813873">
        <w:rPr>
          <w:highlight w:val="red"/>
        </w:rPr>
        <w:t>[5].</w:t>
      </w:r>
      <w:r w:rsidR="00F55E6C">
        <w:t xml:space="preserve"> Based on subjects’ answers, it generates a score that is inversely proportional to sleep quality</w:t>
      </w:r>
      <w:r w:rsidR="00813873">
        <w:t xml:space="preserve"> (lower is better)</w:t>
      </w:r>
      <w:r w:rsidR="00F55E6C">
        <w:t xml:space="preserve">. Due to the limitation of </w:t>
      </w:r>
      <w:r w:rsidR="00813873">
        <w:t xml:space="preserve">a </w:t>
      </w:r>
      <w:r w:rsidR="00F55E6C">
        <w:t xml:space="preserve">long assessment interval, PSQI is not suitable for </w:t>
      </w:r>
      <w:r w:rsidR="00813873">
        <w:t>our real-time implementation</w:t>
      </w:r>
      <w:r w:rsidR="00F55E6C">
        <w:t xml:space="preserve">. However, this method </w:t>
      </w:r>
      <w:r w:rsidR="00813873">
        <w:t xml:space="preserve">can, and </w:t>
      </w:r>
      <w:r w:rsidR="00F55E6C">
        <w:t>is</w:t>
      </w:r>
      <w:r w:rsidR="00813873">
        <w:t>,</w:t>
      </w:r>
      <w:r w:rsidR="00F55E6C">
        <w:t xml:space="preserve"> used to evaluate the general performance of our system on sleep quality enhancement</w:t>
      </w:r>
      <w:r w:rsidR="00813873">
        <w:t>;</w:t>
      </w:r>
      <w:r w:rsidR="00F55E6C">
        <w:t xml:space="preserve"> the result </w:t>
      </w:r>
      <w:r w:rsidR="00813873">
        <w:t xml:space="preserve">of which </w:t>
      </w:r>
      <w:r w:rsidR="00F55E6C">
        <w:t xml:space="preserve">will be </w:t>
      </w:r>
      <w:r w:rsidR="00813873">
        <w:t xml:space="preserve">discussed in </w:t>
      </w:r>
      <w:r w:rsidR="00813873">
        <w:fldChar w:fldCharType="begin"/>
      </w:r>
      <w:r w:rsidR="00813873">
        <w:instrText xml:space="preserve"> REF _Ref477866909 \w \h </w:instrText>
      </w:r>
      <w:r w:rsidR="00813873">
        <w:fldChar w:fldCharType="separate"/>
      </w:r>
      <w:r w:rsidR="00813873">
        <w:t>VI</w:t>
      </w:r>
      <w:r w:rsidR="00813873">
        <w:fldChar w:fldCharType="end"/>
      </w:r>
      <w:r w:rsidR="00F55E6C">
        <w:t xml:space="preserve">. </w:t>
      </w:r>
    </w:p>
    <w:p w14:paraId="05F47735" w14:textId="77777777" w:rsidR="00F55E6C" w:rsidRDefault="00F55E6C" w:rsidP="00F55E6C"/>
    <w:p w14:paraId="0E8DE08F" w14:textId="07EC7631" w:rsidR="00F55E6C" w:rsidRDefault="00F55E6C" w:rsidP="00F55E6C">
      <w:r>
        <w:t>Polysomnography analyses sleep quality by using electroencephalograms (EEG), electro-</w:t>
      </w:r>
      <w:proofErr w:type="spellStart"/>
      <w:r>
        <w:t>oculograms</w:t>
      </w:r>
      <w:proofErr w:type="spellEnd"/>
      <w:r>
        <w:t xml:space="preserve"> (EOG) </w:t>
      </w:r>
      <w:r w:rsidRPr="00813873">
        <w:t>and</w:t>
      </w:r>
      <w:r>
        <w:t xml:space="preserve"> electromyograms (EMG) of the mentalis and libs </w:t>
      </w:r>
      <w:r w:rsidRPr="00813873">
        <w:rPr>
          <w:highlight w:val="red"/>
        </w:rPr>
        <w:t>[7].</w:t>
      </w:r>
      <w:r>
        <w:t xml:space="preserve"> It reflects the precise proportion of each sleep stage during</w:t>
      </w:r>
      <w:r w:rsidR="00813873">
        <w:t xml:space="preserve"> a</w:t>
      </w:r>
      <w:r>
        <w:t xml:space="preserve"> 24-hours assessment interval</w:t>
      </w:r>
      <w:r w:rsidR="00813873">
        <w:t>,</w:t>
      </w:r>
      <w:r>
        <w:t xml:space="preserve"> and hence provides the most accurate sleep quality evaluation. Despite </w:t>
      </w:r>
      <w:r w:rsidR="00813873">
        <w:t>its</w:t>
      </w:r>
      <w:r>
        <w:t xml:space="preserve"> accuracy, it has a few critical disadvantages that prevent its application into our system. First, the sensors required are extremely intrusive to user</w:t>
      </w:r>
      <w:r w:rsidR="00813873">
        <w:t xml:space="preserve"> (located around the head)</w:t>
      </w:r>
      <w:r>
        <w:t xml:space="preserve"> and all signals require intensive processing algorithms to analy</w:t>
      </w:r>
      <w:r w:rsidR="00813873">
        <w:t>s</w:t>
      </w:r>
      <w:r>
        <w:t>e</w:t>
      </w:r>
      <w:r w:rsidR="00813873">
        <w:t xml:space="preserve"> </w:t>
      </w:r>
      <w:r w:rsidR="00813873" w:rsidRPr="00813873">
        <w:rPr>
          <w:highlight w:val="red"/>
        </w:rPr>
        <w:t>(how complex? We are using cloud, how much needed per second/per user?)</w:t>
      </w:r>
      <w:r>
        <w:t>. Secondly, the data collection process for complete analysis require at least 12 hours</w:t>
      </w:r>
      <w:r w:rsidR="00813873">
        <w:t>, making it</w:t>
      </w:r>
      <w:r>
        <w:t xml:space="preserve"> not applicable in </w:t>
      </w:r>
      <w:proofErr w:type="spellStart"/>
      <w:r w:rsidR="00813873">
        <w:t>Sleepify’s</w:t>
      </w:r>
      <w:proofErr w:type="spellEnd"/>
      <w:r>
        <w:t xml:space="preserve"> case.</w:t>
      </w:r>
    </w:p>
    <w:p w14:paraId="73EC792E" w14:textId="77777777" w:rsidR="00F55E6C" w:rsidRDefault="00F55E6C" w:rsidP="00F55E6C"/>
    <w:p w14:paraId="51F1D27F" w14:textId="26EBF795" w:rsidR="00F55E6C" w:rsidRDefault="00F55E6C" w:rsidP="00F55E6C">
      <w:r>
        <w:t xml:space="preserve">Actigraphy monitors the sleep quality by estimating </w:t>
      </w:r>
      <w:r w:rsidR="00813873">
        <w:t xml:space="preserve">the </w:t>
      </w:r>
      <w:r>
        <w:t xml:space="preserve">ratio between ‘sleep’ and ‘awake’ patterns. Conventionally, ‘sleep’ and ‘awake’ patterns are defined as minor and intense body movements during sleep by using </w:t>
      </w:r>
      <w:r w:rsidR="00813873">
        <w:t xml:space="preserve">a </w:t>
      </w:r>
      <w:r>
        <w:t xml:space="preserve">motion sensing device </w:t>
      </w:r>
      <w:r w:rsidR="00813873">
        <w:t xml:space="preserve">known as an </w:t>
      </w:r>
      <w:proofErr w:type="spellStart"/>
      <w:r>
        <w:t>actometer</w:t>
      </w:r>
      <w:proofErr w:type="spellEnd"/>
      <w:r>
        <w:t xml:space="preserve">. The </w:t>
      </w:r>
      <w:r w:rsidR="008339E8">
        <w:t xml:space="preserve">core principle is that body muscles are </w:t>
      </w:r>
      <w:r>
        <w:t>completely paralyzed during deep sleep stage</w:t>
      </w:r>
      <w:r w:rsidR="008339E8">
        <w:t>s</w:t>
      </w:r>
      <w:r>
        <w:t xml:space="preserve"> but not in others. By extending this principle</w:t>
      </w:r>
      <w:r w:rsidR="008339E8">
        <w:t xml:space="preserve"> along with </w:t>
      </w:r>
      <w:r>
        <w:t xml:space="preserve">redefining sleep-awake patterns and combining more sensors, several </w:t>
      </w:r>
      <w:r w:rsidR="008339E8">
        <w:t>a</w:t>
      </w:r>
      <w:r>
        <w:t>ctigraphy sleep quality evaluation methods have been invented. Mobile application</w:t>
      </w:r>
      <w:r w:rsidR="008339E8">
        <w:t>s</w:t>
      </w:r>
      <w:r>
        <w:t xml:space="preserve"> such as </w:t>
      </w:r>
      <w:proofErr w:type="spellStart"/>
      <w:r>
        <w:t>iSleep</w:t>
      </w:r>
      <w:proofErr w:type="spellEnd"/>
      <w:r>
        <w:t xml:space="preserve"> </w:t>
      </w:r>
      <w:r w:rsidRPr="008339E8">
        <w:rPr>
          <w:highlight w:val="red"/>
        </w:rPr>
        <w:t>[8],</w:t>
      </w:r>
      <w:r>
        <w:t xml:space="preserve"> Sleep as android </w:t>
      </w:r>
      <w:r w:rsidRPr="008339E8">
        <w:rPr>
          <w:highlight w:val="red"/>
        </w:rPr>
        <w:t>[9]</w:t>
      </w:r>
      <w:r>
        <w:t xml:space="preserve"> and Toss ‘N’ Turn [</w:t>
      </w:r>
      <w:r w:rsidRPr="008339E8">
        <w:rPr>
          <w:highlight w:val="red"/>
        </w:rPr>
        <w:t>10]</w:t>
      </w:r>
      <w:r w:rsidR="008339E8">
        <w:t xml:space="preserve"> use</w:t>
      </w:r>
      <w:r>
        <w:t xml:space="preserve"> mobile phone as the main sensor to collect data </w:t>
      </w:r>
      <w:r w:rsidR="008339E8">
        <w:t>about</w:t>
      </w:r>
      <w:r>
        <w:t xml:space="preserve"> the sleeping noise, body movement, </w:t>
      </w:r>
      <w:r w:rsidR="00EB41AA">
        <w:t xml:space="preserve">and </w:t>
      </w:r>
      <w:r>
        <w:t xml:space="preserve">background light intensity. They determine the sleep-awake ratio in each night to evaluate sleep quality with </w:t>
      </w:r>
      <w:r w:rsidR="00EB41AA">
        <w:t xml:space="preserve">a </w:t>
      </w:r>
      <w:r>
        <w:t xml:space="preserve">mean accuracy over 80%. Furthermore, research by </w:t>
      </w:r>
      <w:proofErr w:type="spellStart"/>
      <w:r>
        <w:t>Ya-Ti</w:t>
      </w:r>
      <w:proofErr w:type="spellEnd"/>
      <w:r>
        <w:t xml:space="preserve"> Peng et.al has also shown that introducing heart rate data into normal motion tracking can improve sleep-awake pattern classification </w:t>
      </w:r>
      <w:r w:rsidRPr="00EB41AA">
        <w:rPr>
          <w:highlight w:val="red"/>
        </w:rPr>
        <w:t>[11]</w:t>
      </w:r>
      <w:r>
        <w:t xml:space="preserve">. These applications </w:t>
      </w:r>
      <w:r>
        <w:lastRenderedPageBreak/>
        <w:t>act as a proof of concept for actigraphy validity</w:t>
      </w:r>
      <w:r w:rsidR="00EB41AA">
        <w:t xml:space="preserve">, as well as the </w:t>
      </w:r>
      <w:r>
        <w:t xml:space="preserve">correlation between sleep quality and biometrics including body movement, heart rate, etc. Moreover, they demonstrate the method’s compatibility with </w:t>
      </w:r>
      <w:r w:rsidR="00EB41AA">
        <w:t xml:space="preserve">a </w:t>
      </w:r>
      <w:r>
        <w:t xml:space="preserve">mobile phone. </w:t>
      </w:r>
      <w:r w:rsidR="00EB41AA">
        <w:t>Thus</w:t>
      </w:r>
      <w:r>
        <w:t>, we decided to utili</w:t>
      </w:r>
      <w:r w:rsidR="00EB41AA">
        <w:t>s</w:t>
      </w:r>
      <w:r>
        <w:t xml:space="preserve">e actigraphy as our detection principle. </w:t>
      </w:r>
      <w:r w:rsidR="00EB41AA">
        <w:t>We additionally</w:t>
      </w:r>
      <w:r>
        <w:t xml:space="preserve"> leverage machine learning for the implementation to provide short-term sleep quality evaluation</w:t>
      </w:r>
      <w:r w:rsidR="00EB41AA">
        <w:t>,</w:t>
      </w:r>
      <w:r>
        <w:t xml:space="preserve"> continuously.   </w:t>
      </w:r>
    </w:p>
    <w:p w14:paraId="4525247C" w14:textId="77777777" w:rsidR="00F55E6C" w:rsidRDefault="00F55E6C" w:rsidP="00F55E6C"/>
    <w:p w14:paraId="3CF5746D" w14:textId="77777777" w:rsidR="00F55E6C" w:rsidRDefault="00F55E6C" w:rsidP="00F55E6C">
      <w:pPr>
        <w:pStyle w:val="Heading3"/>
        <w:numPr>
          <w:ilvl w:val="2"/>
          <w:numId w:val="4"/>
        </w:numPr>
        <w:ind w:firstLine="288"/>
      </w:pPr>
      <w:bookmarkStart w:id="19" w:name="_Toc477822892"/>
      <w:r>
        <w:t>Clustering Analysis and Features Extraction</w:t>
      </w:r>
      <w:bookmarkEnd w:id="19"/>
    </w:p>
    <w:p w14:paraId="2F804919" w14:textId="77777777" w:rsidR="00F55E6C" w:rsidRDefault="00F55E6C" w:rsidP="00F55E6C"/>
    <w:p w14:paraId="67811334" w14:textId="786DEECB"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Given the sensors provided by Microsoft Band 2, the features generated covers 3 modalities</w:t>
      </w:r>
      <w:r w:rsidR="00EB41AA">
        <w:rPr>
          <w:rFonts w:eastAsiaTheme="minorEastAsia" w:cs="Times-Roman"/>
          <w:lang w:eastAsia="zh-TW"/>
        </w:rPr>
        <w:t>,</w:t>
      </w:r>
      <w:r w:rsidR="00624A96">
        <w:rPr>
          <w:rFonts w:eastAsiaTheme="minorEastAsia" w:cs="Times-Roman"/>
          <w:lang w:eastAsia="zh-TW"/>
        </w:rPr>
        <w:t xml:space="preserve"> summarized in </w:t>
      </w:r>
      <w:r w:rsidR="00624A96">
        <w:rPr>
          <w:rFonts w:eastAsiaTheme="minorEastAsia" w:cs="Times-Roman"/>
          <w:lang w:eastAsia="zh-TW"/>
        </w:rPr>
        <w:fldChar w:fldCharType="begin"/>
      </w:r>
      <w:r w:rsidR="00624A96">
        <w:rPr>
          <w:rFonts w:eastAsiaTheme="minorEastAsia" w:cs="Times-Roman"/>
          <w:lang w:eastAsia="zh-TW"/>
        </w:rPr>
        <w:instrText xml:space="preserve"> REF _Ref477868325 \h </w:instrText>
      </w:r>
      <w:r w:rsidR="00624A96">
        <w:rPr>
          <w:rFonts w:eastAsiaTheme="minorEastAsia" w:cs="Times-Roman"/>
          <w:lang w:eastAsia="zh-TW"/>
        </w:rPr>
      </w:r>
      <w:r w:rsidR="00624A96">
        <w:rPr>
          <w:rFonts w:eastAsiaTheme="minorEastAsia" w:cs="Times-Roman"/>
          <w:lang w:eastAsia="zh-TW"/>
        </w:rPr>
        <w:fldChar w:fldCharType="separate"/>
      </w:r>
      <w:r w:rsidR="00624A96">
        <w:t xml:space="preserve">Table </w:t>
      </w:r>
      <w:r w:rsidR="00624A96">
        <w:rPr>
          <w:noProof/>
        </w:rPr>
        <w:t>3</w:t>
      </w:r>
      <w:r w:rsidR="00624A96">
        <w:rPr>
          <w:rFonts w:eastAsiaTheme="minorEastAsia" w:cs="Times-Roman"/>
          <w:lang w:eastAsia="zh-TW"/>
        </w:rPr>
        <w:fldChar w:fldCharType="end"/>
      </w:r>
      <w:r w:rsidR="00624A96">
        <w:rPr>
          <w:rFonts w:eastAsiaTheme="minorEastAsia" w:cs="Times-Roman"/>
          <w:lang w:eastAsia="zh-TW"/>
        </w:rPr>
        <w:t>.</w:t>
      </w:r>
      <w:r>
        <w:rPr>
          <w:rFonts w:eastAsiaTheme="minorEastAsia" w:cs="Times-Roman"/>
          <w:lang w:eastAsia="zh-TW"/>
        </w:rPr>
        <w:t xml:space="preserve"> </w:t>
      </w:r>
      <w:r w:rsidR="00624A96">
        <w:rPr>
          <w:rFonts w:eastAsiaTheme="minorEastAsia" w:cs="Times-Roman"/>
          <w:lang w:eastAsia="zh-TW"/>
        </w:rPr>
        <w:t xml:space="preserve">As sensor data is time based </w:t>
      </w:r>
      <w:r>
        <w:rPr>
          <w:rFonts w:eastAsiaTheme="minorEastAsia" w:cs="Times-Roman"/>
          <w:lang w:eastAsia="zh-TW"/>
        </w:rPr>
        <w:t>a time interval for feature generation is required. Our final windowing size is 10 minutes of data sample</w:t>
      </w:r>
      <w:r w:rsidR="00624A96">
        <w:rPr>
          <w:rFonts w:eastAsiaTheme="minorEastAsia" w:cs="Times-Roman"/>
          <w:lang w:eastAsia="zh-TW"/>
        </w:rPr>
        <w:t>d at 1Hz. This decision provided</w:t>
      </w:r>
      <w:r>
        <w:rPr>
          <w:rFonts w:eastAsiaTheme="minorEastAsia" w:cs="Times-Roman"/>
          <w:lang w:eastAsia="zh-TW"/>
        </w:rPr>
        <w:t xml:space="preserve"> the best compromise between mobile phone hardware capabilities</w:t>
      </w:r>
      <w:r w:rsidR="00624A96">
        <w:rPr>
          <w:rFonts w:eastAsiaTheme="minorEastAsia" w:cs="Times-Roman"/>
          <w:lang w:eastAsia="zh-TW"/>
        </w:rPr>
        <w:t>,</w:t>
      </w:r>
      <w:r>
        <w:rPr>
          <w:rFonts w:eastAsiaTheme="minorEastAsia" w:cs="Times-Roman"/>
          <w:lang w:eastAsia="zh-TW"/>
        </w:rPr>
        <w:t xml:space="preserve"> feature validity</w:t>
      </w:r>
      <w:r w:rsidR="00624A96">
        <w:rPr>
          <w:rFonts w:eastAsiaTheme="minorEastAsia" w:cs="Times-Roman"/>
          <w:lang w:eastAsia="zh-TW"/>
        </w:rPr>
        <w:t>, and data usage, giving around 2MB’s worth of data per night of sleep</w:t>
      </w:r>
      <w:r w:rsidR="00EC3CD6">
        <w:rPr>
          <w:rFonts w:eastAsiaTheme="minorEastAsia" w:cs="Times-Roman"/>
          <w:lang w:eastAsia="zh-TW"/>
        </w:rPr>
        <w:t>. We justified this by observing that the t</w:t>
      </w:r>
      <w:r>
        <w:rPr>
          <w:rFonts w:eastAsiaTheme="minorEastAsia" w:cs="Times-Roman"/>
          <w:lang w:eastAsia="zh-TW"/>
        </w:rPr>
        <w:t>ypical range of sl</w:t>
      </w:r>
      <w:r w:rsidR="00EC3CD6">
        <w:rPr>
          <w:rFonts w:eastAsiaTheme="minorEastAsia" w:cs="Times-Roman"/>
          <w:lang w:eastAsia="zh-TW"/>
        </w:rPr>
        <w:t>eep stage transition time varied</w:t>
      </w:r>
      <w:r>
        <w:rPr>
          <w:rFonts w:eastAsiaTheme="minorEastAsia" w:cs="Times-Roman"/>
          <w:lang w:eastAsia="zh-TW"/>
        </w:rPr>
        <w:t xml:space="preserve"> from 7 to 45 minutes</w:t>
      </w:r>
      <w:r w:rsidR="00EC3CD6">
        <w:rPr>
          <w:rFonts w:eastAsiaTheme="minorEastAsia" w:cs="Times-Roman"/>
          <w:lang w:eastAsia="zh-TW"/>
        </w:rPr>
        <w:t>. Thus,</w:t>
      </w:r>
      <w:r>
        <w:rPr>
          <w:rFonts w:eastAsiaTheme="minorEastAsia" w:cs="Times-Roman"/>
          <w:lang w:eastAsia="zh-TW"/>
        </w:rPr>
        <w:t xml:space="preserve"> it would be optimal </w:t>
      </w:r>
      <w:r w:rsidR="00EC3CD6">
        <w:rPr>
          <w:rFonts w:eastAsiaTheme="minorEastAsia" w:cs="Times-Roman"/>
          <w:lang w:eastAsia="zh-TW"/>
        </w:rPr>
        <w:t xml:space="preserve">to </w:t>
      </w:r>
      <w:r>
        <w:rPr>
          <w:rFonts w:eastAsiaTheme="minorEastAsia" w:cs="Times-Roman"/>
          <w:lang w:eastAsia="zh-TW"/>
        </w:rPr>
        <w:t>generate feature</w:t>
      </w:r>
      <w:r w:rsidR="00EC3CD6">
        <w:rPr>
          <w:rFonts w:eastAsiaTheme="minorEastAsia" w:cs="Times-Roman"/>
          <w:lang w:eastAsia="zh-TW"/>
        </w:rPr>
        <w:t>s</w:t>
      </w:r>
      <w:r>
        <w:rPr>
          <w:rFonts w:eastAsiaTheme="minorEastAsia" w:cs="Times-Roman"/>
          <w:lang w:eastAsia="zh-TW"/>
        </w:rPr>
        <w:t xml:space="preserve"> every 45 minutes. However, the window width is constrained by the memory available on mobile phone. Storing 7 sensors</w:t>
      </w:r>
      <w:r w:rsidR="00EC3CD6">
        <w:rPr>
          <w:rFonts w:eastAsiaTheme="minorEastAsia" w:cs="Times-Roman"/>
          <w:lang w:eastAsia="zh-TW"/>
        </w:rPr>
        <w:t>’</w:t>
      </w:r>
      <w:r>
        <w:rPr>
          <w:rFonts w:eastAsiaTheme="minorEastAsia" w:cs="Times-Roman"/>
          <w:lang w:eastAsia="zh-TW"/>
        </w:rPr>
        <w:t xml:space="preserve"> reading</w:t>
      </w:r>
      <w:r w:rsidR="00EC3CD6">
        <w:rPr>
          <w:rFonts w:eastAsiaTheme="minorEastAsia" w:cs="Times-Roman"/>
          <w:lang w:eastAsia="zh-TW"/>
        </w:rPr>
        <w:t>s at 1</w:t>
      </w:r>
      <w:r>
        <w:rPr>
          <w:rFonts w:eastAsiaTheme="minorEastAsia" w:cs="Times-Roman"/>
          <w:lang w:eastAsia="zh-TW"/>
        </w:rPr>
        <w:t>Hz for 45 minutes exceeds the available memory</w:t>
      </w:r>
      <w:r w:rsidR="00EC3CD6">
        <w:rPr>
          <w:rFonts w:eastAsiaTheme="minorEastAsia" w:cs="Times-Roman"/>
          <w:lang w:eastAsia="zh-TW"/>
        </w:rPr>
        <w:t xml:space="preserve"> and it also causes long delays</w:t>
      </w:r>
      <w:r>
        <w:rPr>
          <w:rFonts w:eastAsiaTheme="minorEastAsia" w:cs="Times-Roman"/>
          <w:lang w:eastAsia="zh-TW"/>
        </w:rPr>
        <w:t xml:space="preserve"> in </w:t>
      </w:r>
      <w:r w:rsidR="00EC3CD6">
        <w:rPr>
          <w:rFonts w:eastAsiaTheme="minorEastAsia" w:cs="Times-Roman"/>
          <w:lang w:eastAsia="zh-TW"/>
        </w:rPr>
        <w:t>the sending of the data to the server</w:t>
      </w:r>
      <w:r>
        <w:rPr>
          <w:rFonts w:eastAsiaTheme="minorEastAsia" w:cs="Times-Roman"/>
          <w:lang w:eastAsia="zh-TW"/>
        </w:rPr>
        <w:t>. Therefore, a smaller</w:t>
      </w:r>
      <w:r w:rsidR="00EC3CD6">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10-minute</w:t>
      </w:r>
      <w:r>
        <w:rPr>
          <w:rFonts w:eastAsiaTheme="minorEastAsia" w:cs="Times-Roman"/>
          <w:lang w:eastAsia="zh-TW"/>
        </w:rPr>
        <w:t xml:space="preserve"> interval </w:t>
      </w:r>
      <w:r w:rsidR="00EC3CD6">
        <w:rPr>
          <w:rFonts w:eastAsiaTheme="minorEastAsia" w:cs="Times-Roman"/>
          <w:lang w:eastAsia="zh-TW"/>
        </w:rPr>
        <w:t>was</w:t>
      </w:r>
      <w:r>
        <w:rPr>
          <w:rFonts w:eastAsiaTheme="minorEastAsia" w:cs="Times-Roman"/>
          <w:lang w:eastAsia="zh-TW"/>
        </w:rPr>
        <w:t xml:space="preserve"> chosen</w:t>
      </w:r>
      <w:r w:rsidR="00471BE5">
        <w:rPr>
          <w:rFonts w:eastAsiaTheme="minorEastAsia" w:cs="Times-Roman"/>
          <w:lang w:eastAsia="zh-TW"/>
        </w:rPr>
        <w:t xml:space="preserve">; it also </w:t>
      </w:r>
      <w:r>
        <w:rPr>
          <w:rFonts w:eastAsiaTheme="minorEastAsia" w:cs="Times-Roman"/>
          <w:lang w:eastAsia="zh-TW"/>
        </w:rPr>
        <w:t>proved to be effective in Toss ‘N’ Turn [</w:t>
      </w:r>
      <w:r w:rsidRPr="009F36E1">
        <w:rPr>
          <w:rFonts w:eastAsiaTheme="minorEastAsia" w:cs="Times-Roman"/>
          <w:highlight w:val="red"/>
          <w:lang w:eastAsia="zh-TW"/>
        </w:rPr>
        <w:t>10]</w:t>
      </w:r>
      <w:r>
        <w:rPr>
          <w:rFonts w:eastAsiaTheme="minorEastAsia" w:cs="Times-Roman"/>
          <w:lang w:eastAsia="zh-TW"/>
        </w:rPr>
        <w:t xml:space="preserve">. </w:t>
      </w:r>
    </w:p>
    <w:p w14:paraId="5DCAAAE6" w14:textId="77777777" w:rsidR="00F55E6C" w:rsidRDefault="00F55E6C" w:rsidP="00F55E6C">
      <w:pPr>
        <w:autoSpaceDE w:val="0"/>
        <w:autoSpaceDN w:val="0"/>
        <w:adjustRightInd w:val="0"/>
        <w:rPr>
          <w:rFonts w:eastAsiaTheme="minorEastAsia" w:cs="Times-Roman"/>
          <w:lang w:eastAsia="zh-TW"/>
        </w:rPr>
      </w:pPr>
    </w:p>
    <w:p w14:paraId="00ACCAAB" w14:textId="77777777" w:rsidR="009F36E1"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Features for each modality are chosen by referencing existing signal processing techniques. Previous research has shown that the exposure to extreme heat and </w:t>
      </w:r>
      <w:r w:rsidR="009F36E1">
        <w:rPr>
          <w:rFonts w:eastAsiaTheme="minorEastAsia" w:cs="Times-Roman"/>
          <w:lang w:eastAsia="zh-TW"/>
        </w:rPr>
        <w:t xml:space="preserve">a </w:t>
      </w:r>
      <w:r>
        <w:rPr>
          <w:rFonts w:eastAsiaTheme="minorEastAsia" w:cs="Times-Roman"/>
          <w:lang w:eastAsia="zh-TW"/>
        </w:rPr>
        <w:t>humid environment can affect sleep quality</w:t>
      </w:r>
      <w:r w:rsidR="009F36E1">
        <w:rPr>
          <w:rFonts w:eastAsiaTheme="minorEastAsia" w:cs="Times-Roman"/>
          <w:lang w:eastAsia="zh-TW"/>
        </w:rPr>
        <w:t xml:space="preserve"> – Sleepify uses the </w:t>
      </w:r>
      <w:r>
        <w:rPr>
          <w:rFonts w:eastAsiaTheme="minorEastAsia" w:cs="Times-Roman"/>
          <w:lang w:eastAsia="zh-TW"/>
        </w:rPr>
        <w:t xml:space="preserve">mean skin temperature </w:t>
      </w:r>
      <w:r w:rsidR="009F36E1">
        <w:rPr>
          <w:rFonts w:eastAsiaTheme="minorEastAsia" w:cs="Times-Roman"/>
          <w:lang w:eastAsia="zh-TW"/>
        </w:rPr>
        <w:t>to c</w:t>
      </w:r>
      <w:r>
        <w:rPr>
          <w:rFonts w:eastAsiaTheme="minorEastAsia" w:cs="Times-Roman"/>
          <w:lang w:eastAsia="zh-TW"/>
        </w:rPr>
        <w:t xml:space="preserve">apture this exposure effect on </w:t>
      </w:r>
      <w:r w:rsidR="009F36E1">
        <w:rPr>
          <w:rFonts w:eastAsiaTheme="minorEastAsia" w:cs="Times-Roman"/>
          <w:lang w:eastAsia="zh-TW"/>
        </w:rPr>
        <w:t xml:space="preserve">the core </w:t>
      </w:r>
      <w:r>
        <w:rPr>
          <w:rFonts w:eastAsiaTheme="minorEastAsia" w:cs="Times-Roman"/>
          <w:lang w:eastAsia="zh-TW"/>
        </w:rPr>
        <w:t>body temperature</w:t>
      </w:r>
      <w:r w:rsidRPr="009F36E1">
        <w:rPr>
          <w:rFonts w:eastAsiaTheme="minorEastAsia" w:cs="Times-Roman"/>
          <w:highlight w:val="red"/>
          <w:lang w:eastAsia="zh-TW"/>
        </w:rPr>
        <w:t>&lt;</w:t>
      </w:r>
      <w:r w:rsidRPr="009F36E1">
        <w:rPr>
          <w:highlight w:val="red"/>
        </w:rPr>
        <w:t>ht</w:t>
      </w:r>
      <w:r w:rsidRPr="009F36E1">
        <w:rPr>
          <w:rFonts w:eastAsiaTheme="minorEastAsia" w:cs="Times-Roman"/>
          <w:highlight w:val="red"/>
          <w:lang w:eastAsia="zh-TW"/>
        </w:rPr>
        <w:t>tp://europepmc.org/abstract/med/10505822&gt;.</w:t>
      </w:r>
      <w:r>
        <w:rPr>
          <w:rFonts w:eastAsiaTheme="minorEastAsia" w:cs="Times-Roman"/>
          <w:lang w:eastAsia="zh-TW"/>
        </w:rPr>
        <w:t xml:space="preserve"> Moreover,</w:t>
      </w:r>
      <w:r w:rsidR="009F36E1">
        <w:rPr>
          <w:rFonts w:eastAsiaTheme="minorEastAsia" w:cs="Times-Roman"/>
          <w:lang w:eastAsia="zh-TW"/>
        </w:rPr>
        <w:t xml:space="preserve"> as</w:t>
      </w:r>
      <w:r>
        <w:rPr>
          <w:rFonts w:eastAsiaTheme="minorEastAsia" w:cs="Times-Roman"/>
          <w:lang w:eastAsia="zh-TW"/>
        </w:rPr>
        <w:t xml:space="preserve"> temperature tends to decrease at </w:t>
      </w:r>
      <w:r w:rsidR="009F36E1">
        <w:rPr>
          <w:rFonts w:eastAsiaTheme="minorEastAsia" w:cs="Times-Roman"/>
          <w:lang w:eastAsia="zh-TW"/>
        </w:rPr>
        <w:t>the night-time</w:t>
      </w:r>
      <w:r>
        <w:rPr>
          <w:rFonts w:eastAsiaTheme="minorEastAsia" w:cs="Times-Roman"/>
          <w:lang w:eastAsia="zh-TW"/>
        </w:rPr>
        <w:t xml:space="preserve"> sleep onset but increase when awake </w:t>
      </w:r>
      <w:r w:rsidRPr="009F36E1">
        <w:rPr>
          <w:rFonts w:eastAsiaTheme="minorEastAsia" w:cs="Times-Roman"/>
          <w:highlight w:val="red"/>
          <w:lang w:eastAsia="zh-TW"/>
        </w:rPr>
        <w:t>[15]</w:t>
      </w:r>
      <w:r w:rsidR="009F36E1">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the</w:t>
      </w:r>
      <w:r>
        <w:rPr>
          <w:rFonts w:eastAsiaTheme="minorEastAsia" w:cs="Times-Roman"/>
          <w:lang w:eastAsia="zh-TW"/>
        </w:rPr>
        <w:t xml:space="preserve"> standard deviation can be used to capture the fluctuation of body temperature within each time window.</w:t>
      </w:r>
      <w:r w:rsidR="009F36E1">
        <w:rPr>
          <w:rFonts w:eastAsiaTheme="minorEastAsia" w:cs="Times-Roman"/>
          <w:lang w:eastAsia="zh-TW"/>
        </w:rPr>
        <w:t xml:space="preserve"> The </w:t>
      </w:r>
      <w:r>
        <w:rPr>
          <w:rFonts w:eastAsiaTheme="minorEastAsia" w:cs="Times-Roman"/>
          <w:lang w:eastAsia="zh-TW"/>
        </w:rPr>
        <w:t>mean and standard deviation of skin temperature were extracted.</w:t>
      </w:r>
    </w:p>
    <w:p w14:paraId="430B20CE" w14:textId="2C638331"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 </w:t>
      </w:r>
    </w:p>
    <w:p w14:paraId="336F629B" w14:textId="73FAE12C" w:rsidR="00F55E6C" w:rsidRDefault="00F55E6C" w:rsidP="009F36E1">
      <w:pPr>
        <w:autoSpaceDE w:val="0"/>
        <w:autoSpaceDN w:val="0"/>
        <w:adjustRightInd w:val="0"/>
        <w:jc w:val="left"/>
        <w:rPr>
          <w:rFonts w:eastAsiaTheme="minorEastAsia" w:cs="Times-Roman"/>
          <w:lang w:eastAsia="zh-TW"/>
        </w:rPr>
      </w:pPr>
      <w:r>
        <w:rPr>
          <w:rFonts w:eastAsiaTheme="minorEastAsia" w:cs="Times-Roman"/>
          <w:lang w:eastAsia="zh-TW"/>
        </w:rPr>
        <w:t>Accelerometer reading</w:t>
      </w:r>
      <w:r w:rsidR="009F36E1">
        <w:rPr>
          <w:rFonts w:eastAsiaTheme="minorEastAsia" w:cs="Times-Roman"/>
          <w:lang w:eastAsia="zh-TW"/>
        </w:rPr>
        <w:t>s</w:t>
      </w:r>
      <w:r>
        <w:rPr>
          <w:rFonts w:eastAsiaTheme="minorEastAsia" w:cs="Times-Roman"/>
          <w:lang w:eastAsia="zh-TW"/>
        </w:rPr>
        <w:t xml:space="preserve"> </w:t>
      </w:r>
      <w:r w:rsidR="009F36E1">
        <w:rPr>
          <w:rFonts w:eastAsiaTheme="minorEastAsia" w:cs="Times-Roman"/>
          <w:lang w:eastAsia="zh-TW"/>
        </w:rPr>
        <w:t xml:space="preserve">are </w:t>
      </w:r>
      <w:r>
        <w:rPr>
          <w:rFonts w:eastAsiaTheme="minorEastAsia" w:cs="Times-Roman"/>
          <w:lang w:eastAsia="zh-TW"/>
        </w:rPr>
        <w:t>used to reflect users’ arm movement. Instead of using</w:t>
      </w:r>
      <w:r w:rsidR="009F36E1">
        <w:rPr>
          <w:rFonts w:eastAsiaTheme="minorEastAsia" w:cs="Times-Roman"/>
          <w:lang w:eastAsia="zh-TW"/>
        </w:rPr>
        <w:t xml:space="preserve"> the</w:t>
      </w:r>
      <w:r>
        <w:rPr>
          <w:rFonts w:eastAsiaTheme="minorEastAsia" w:cs="Times-Roman"/>
          <w:lang w:eastAsia="zh-TW"/>
        </w:rPr>
        <w:t xml:space="preserve"> interval average acceleration over time suggested in </w:t>
      </w:r>
      <w:r w:rsidRPr="009F0890">
        <w:rPr>
          <w:rFonts w:eastAsiaTheme="minorEastAsia" w:cs="Times-Roman"/>
          <w:highlight w:val="red"/>
          <w:lang w:eastAsia="zh-TW"/>
        </w:rPr>
        <w:t>[18]</w:t>
      </w:r>
      <w:r>
        <w:rPr>
          <w:rFonts w:eastAsiaTheme="minorEastAsia" w:cs="Times-Roman"/>
          <w:lang w:eastAsia="zh-TW"/>
        </w:rPr>
        <w:t>, we extract the data in terms of mean and standard deviation o</w:t>
      </w:r>
      <w:r w:rsidR="009F36E1">
        <w:rPr>
          <w:rFonts w:eastAsiaTheme="minorEastAsia" w:cs="Times-Roman"/>
          <w:lang w:eastAsia="zh-TW"/>
        </w:rPr>
        <w:t xml:space="preserve">f squared amplitude shown in </w:t>
      </w:r>
      <w:r w:rsidR="009F36E1">
        <w:rPr>
          <w:rFonts w:eastAsiaTheme="minorEastAsia" w:cs="Times-Roman"/>
          <w:lang w:eastAsia="zh-TW"/>
        </w:rPr>
        <w:fldChar w:fldCharType="begin"/>
      </w:r>
      <w:r w:rsidR="009F36E1">
        <w:rPr>
          <w:rFonts w:eastAsiaTheme="minorEastAsia" w:cs="Times-Roman"/>
          <w:lang w:eastAsia="zh-TW"/>
        </w:rPr>
        <w:instrText xml:space="preserve"> REF _Ref477868742 \h </w:instrText>
      </w:r>
      <w:r w:rsidR="009F36E1">
        <w:rPr>
          <w:rFonts w:eastAsiaTheme="minorEastAsia" w:cs="Times-Roman"/>
          <w:lang w:eastAsia="zh-TW"/>
        </w:rPr>
      </w:r>
      <w:r w:rsidR="009F36E1">
        <w:rPr>
          <w:rFonts w:eastAsiaTheme="minorEastAsia" w:cs="Times-Roman"/>
          <w:lang w:eastAsia="zh-TW"/>
        </w:rPr>
        <w:fldChar w:fldCharType="separate"/>
      </w:r>
      <w:r w:rsidR="009F36E1">
        <w:t xml:space="preserve">Equation </w:t>
      </w:r>
      <w:r w:rsidR="009F36E1">
        <w:rPr>
          <w:noProof/>
        </w:rPr>
        <w:t>1</w:t>
      </w:r>
      <w:r w:rsidR="009F36E1">
        <w:rPr>
          <w:rFonts w:eastAsiaTheme="minorEastAsia" w:cs="Times-Roman"/>
          <w:lang w:eastAsia="zh-TW"/>
        </w:rPr>
        <w:fldChar w:fldCharType="end"/>
      </w:r>
      <w:r>
        <w:rPr>
          <w:rFonts w:eastAsiaTheme="minorEastAsia" w:cs="Times-Roman"/>
          <w:lang w:eastAsia="zh-TW"/>
        </w:rPr>
        <w:t>.</w:t>
      </w:r>
    </w:p>
    <w:p w14:paraId="532698DE" w14:textId="7C6A53B9" w:rsidR="00F55E6C" w:rsidRDefault="009F36E1" w:rsidP="009F36E1">
      <w:pPr>
        <w:pStyle w:val="Caption"/>
        <w:jc w:val="center"/>
        <w:rPr>
          <w:rFonts w:eastAsiaTheme="minorEastAsia" w:cs="Times-Roman"/>
          <w:lang w:eastAsia="zh-TW"/>
        </w:rPr>
      </w:pPr>
      <w:bookmarkStart w:id="20" w:name="_Ref477868742"/>
      <w:r>
        <w:t xml:space="preserve">Equation </w:t>
      </w:r>
      <w:fldSimple w:instr=" SEQ Equation \* ARABIC ">
        <w:r>
          <w:rPr>
            <w:noProof/>
          </w:rPr>
          <w:t>1</w:t>
        </w:r>
      </w:fldSimple>
      <w:bookmarkEnd w:id="20"/>
      <w:r>
        <w:t xml:space="preserve">: </w:t>
      </w:r>
      <m:oMath>
        <m:rad>
          <m:radPr>
            <m:degHide m:val="1"/>
            <m:ctrlPr>
              <w:rPr>
                <w:rFonts w:ascii="Cambria Math" w:eastAsiaTheme="minorEastAsia" w:hAnsi="Cambria Math" w:cs="Times-Roman"/>
                <w:i w:val="0"/>
                <w:lang w:eastAsia="zh-TW"/>
              </w:rPr>
            </m:ctrlPr>
          </m:radPr>
          <m:deg/>
          <m:e>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oMath>
    </w:p>
    <w:p w14:paraId="0AC35E35" w14:textId="1C598D40"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w:t>
      </w:r>
      <w:r w:rsidR="009F0890">
        <w:rPr>
          <w:rFonts w:eastAsiaTheme="minorEastAsia" w:cs="Times-Roman"/>
          <w:lang w:eastAsia="zh-TW"/>
        </w:rPr>
        <w:t xml:space="preserve">this </w:t>
      </w:r>
      <w:r>
        <w:rPr>
          <w:rFonts w:eastAsiaTheme="minorEastAsia" w:cs="Times-Roman"/>
          <w:lang w:eastAsia="zh-TW"/>
        </w:rPr>
        <w:t xml:space="preserve">is to capture </w:t>
      </w:r>
      <w:r w:rsidR="009F0890">
        <w:rPr>
          <w:rFonts w:eastAsiaTheme="minorEastAsia" w:cs="Times-Roman"/>
          <w:lang w:eastAsia="zh-TW"/>
        </w:rPr>
        <w:t xml:space="preserve">the movement information every </w:t>
      </w:r>
      <w:r>
        <w:rPr>
          <w:rFonts w:eastAsiaTheme="minorEastAsia" w:cs="Times-Roman"/>
          <w:lang w:eastAsia="zh-TW"/>
        </w:rPr>
        <w:t>second. The suggested method is effective when the time interval is around 100 second</w:t>
      </w:r>
      <w:r w:rsidR="009F0890">
        <w:rPr>
          <w:rFonts w:eastAsiaTheme="minorEastAsia" w:cs="Times-Roman"/>
          <w:lang w:eastAsia="zh-TW"/>
        </w:rPr>
        <w:t>s</w:t>
      </w:r>
      <w:r>
        <w:rPr>
          <w:rFonts w:eastAsiaTheme="minorEastAsia" w:cs="Times-Roman"/>
          <w:lang w:eastAsia="zh-TW"/>
        </w:rPr>
        <w:t xml:space="preserve">, which is much smaller than the chosen 10 minutes’ interval. If </w:t>
      </w:r>
      <w:r w:rsidR="009F0890">
        <w:rPr>
          <w:rFonts w:eastAsiaTheme="minorEastAsia" w:cs="Times-Roman"/>
          <w:lang w:eastAsia="zh-TW"/>
        </w:rPr>
        <w:t xml:space="preserve">a </w:t>
      </w:r>
      <w:r>
        <w:rPr>
          <w:rFonts w:eastAsiaTheme="minorEastAsia" w:cs="Times-Roman"/>
          <w:lang w:eastAsia="zh-TW"/>
        </w:rPr>
        <w:t xml:space="preserve">similar approach is used, the </w:t>
      </w:r>
      <w:r>
        <w:rPr>
          <w:rFonts w:eastAsiaTheme="minorEastAsia" w:cs="Times-Roman"/>
          <w:lang w:eastAsia="zh-TW"/>
        </w:rPr>
        <w:lastRenderedPageBreak/>
        <w:t>ex</w:t>
      </w:r>
      <w:r w:rsidR="009F0890">
        <w:rPr>
          <w:rFonts w:eastAsiaTheme="minorEastAsia" w:cs="Times-Roman"/>
          <w:lang w:eastAsia="zh-TW"/>
        </w:rPr>
        <w:t xml:space="preserve">cessive smoothing on 10 minutes’ worth </w:t>
      </w:r>
      <w:r>
        <w:rPr>
          <w:rFonts w:eastAsiaTheme="minorEastAsia" w:cs="Times-Roman"/>
          <w:lang w:eastAsia="zh-TW"/>
        </w:rPr>
        <w:t xml:space="preserve">of data can remove acute magnitude fluctuations caused by sudden arm movements. Therefore, </w:t>
      </w:r>
      <w:r w:rsidR="009F0890">
        <w:rPr>
          <w:rFonts w:eastAsiaTheme="minorEastAsia" w:cs="Times-Roman"/>
          <w:lang w:eastAsia="zh-TW"/>
        </w:rPr>
        <w:t xml:space="preserve">the </w:t>
      </w:r>
      <w:r>
        <w:rPr>
          <w:rFonts w:eastAsiaTheme="minorEastAsia" w:cs="Times-Roman"/>
          <w:lang w:eastAsia="zh-TW"/>
        </w:rPr>
        <w:t>mean and standard deviation</w:t>
      </w:r>
      <w:r w:rsidR="009F0890">
        <w:rPr>
          <w:rFonts w:eastAsiaTheme="minorEastAsia" w:cs="Times-Roman"/>
          <w:lang w:eastAsia="zh-TW"/>
        </w:rPr>
        <w:t>s</w:t>
      </w:r>
      <w:r>
        <w:rPr>
          <w:rFonts w:eastAsiaTheme="minorEastAsia" w:cs="Times-Roman"/>
          <w:lang w:eastAsia="zh-TW"/>
        </w:rPr>
        <w:t xml:space="preserve"> on</w:t>
      </w:r>
      <w:r w:rsidR="009F0890">
        <w:rPr>
          <w:rFonts w:eastAsiaTheme="minorEastAsia" w:cs="Times-Roman"/>
          <w:lang w:eastAsia="zh-TW"/>
        </w:rPr>
        <w:t xml:space="preserve"> the</w:t>
      </w:r>
      <w:r>
        <w:rPr>
          <w:rFonts w:eastAsiaTheme="minorEastAsia" w:cs="Times-Roman"/>
          <w:lang w:eastAsia="zh-TW"/>
        </w:rPr>
        <w:t xml:space="preserve"> mean squared amplitude are used to extract overall movement intensity and frequency. </w:t>
      </w:r>
    </w:p>
    <w:p w14:paraId="328C8C6B" w14:textId="77777777" w:rsidR="009F0890" w:rsidRDefault="009F0890" w:rsidP="00F55E6C">
      <w:pPr>
        <w:autoSpaceDE w:val="0"/>
        <w:autoSpaceDN w:val="0"/>
        <w:adjustRightInd w:val="0"/>
        <w:rPr>
          <w:rFonts w:eastAsiaTheme="minorEastAsia" w:cs="Times-Roman"/>
          <w:lang w:eastAsia="zh-TW"/>
        </w:rPr>
      </w:pPr>
    </w:p>
    <w:p w14:paraId="0401DDC4" w14:textId="3BECE5C3"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Heart rate variability is proved to be higher in rapid eye movement sleep stage than others </w:t>
      </w:r>
      <w:r w:rsidRPr="009F0890">
        <w:rPr>
          <w:rFonts w:eastAsiaTheme="minorEastAsia" w:cs="Times-Roman"/>
          <w:highlight w:val="red"/>
          <w:lang w:eastAsia="zh-TW"/>
        </w:rPr>
        <w:t>&lt;</w:t>
      </w:r>
      <w:r w:rsidRPr="009F0890">
        <w:rPr>
          <w:rFonts w:ascii="AdvOT863180fb" w:eastAsiaTheme="minorEastAsia" w:hAnsi="AdvOT863180fb" w:cs="AdvOT863180fb"/>
          <w:sz w:val="13"/>
          <w:szCs w:val="13"/>
          <w:highlight w:val="red"/>
          <w:lang w:eastAsia="zh-TW"/>
        </w:rPr>
        <w:t xml:space="preserve"> </w:t>
      </w:r>
      <w:proofErr w:type="spellStart"/>
      <w:r w:rsidRPr="009F0890">
        <w:rPr>
          <w:rFonts w:ascii="AdvOT863180fb" w:eastAsiaTheme="minorEastAsia" w:hAnsi="AdvOT863180fb" w:cs="AdvOT863180fb"/>
          <w:sz w:val="13"/>
          <w:szCs w:val="13"/>
          <w:highlight w:val="red"/>
          <w:lang w:eastAsia="zh-TW"/>
        </w:rPr>
        <w:t>Zemaityte</w:t>
      </w:r>
      <w:proofErr w:type="spellEnd"/>
      <w:r w:rsidRPr="009F0890">
        <w:rPr>
          <w:rFonts w:ascii="AdvOT863180fb" w:eastAsiaTheme="minorEastAsia" w:hAnsi="AdvOT863180fb" w:cs="AdvOT863180fb"/>
          <w:sz w:val="13"/>
          <w:szCs w:val="13"/>
          <w:highlight w:val="red"/>
          <w:lang w:eastAsia="zh-TW"/>
        </w:rPr>
        <w:t xml:space="preserve"> D, </w:t>
      </w:r>
      <w:proofErr w:type="spellStart"/>
      <w:r w:rsidRPr="009F0890">
        <w:rPr>
          <w:rFonts w:ascii="AdvOT863180fb" w:eastAsiaTheme="minorEastAsia" w:hAnsi="AdvOT863180fb" w:cs="AdvOT863180fb"/>
          <w:sz w:val="13"/>
          <w:szCs w:val="13"/>
          <w:highlight w:val="red"/>
          <w:lang w:eastAsia="zh-TW"/>
        </w:rPr>
        <w:t>Varoneckas</w:t>
      </w:r>
      <w:proofErr w:type="spellEnd"/>
      <w:r w:rsidRPr="009F0890">
        <w:rPr>
          <w:rFonts w:ascii="AdvOT863180fb" w:eastAsiaTheme="minorEastAsia" w:hAnsi="AdvOT863180fb" w:cs="AdvOT863180fb"/>
          <w:sz w:val="13"/>
          <w:szCs w:val="13"/>
          <w:highlight w:val="red"/>
          <w:lang w:eastAsia="zh-TW"/>
        </w:rPr>
        <w:t xml:space="preserve"> G, </w:t>
      </w:r>
      <w:proofErr w:type="spellStart"/>
      <w:r w:rsidRPr="009F0890">
        <w:rPr>
          <w:rFonts w:ascii="AdvOT863180fb" w:eastAsiaTheme="minorEastAsia" w:hAnsi="AdvOT863180fb" w:cs="AdvOT863180fb"/>
          <w:sz w:val="13"/>
          <w:szCs w:val="13"/>
          <w:highlight w:val="red"/>
          <w:lang w:eastAsia="zh-TW"/>
        </w:rPr>
        <w:t>Sokolov</w:t>
      </w:r>
      <w:proofErr w:type="spellEnd"/>
      <w:r w:rsidRPr="009F0890">
        <w:rPr>
          <w:rFonts w:ascii="AdvOT863180fb" w:eastAsiaTheme="minorEastAsia" w:hAnsi="AdvOT863180fb" w:cs="AdvOT863180fb"/>
          <w:sz w:val="13"/>
          <w:szCs w:val="13"/>
          <w:highlight w:val="red"/>
          <w:lang w:eastAsia="zh-TW"/>
        </w:rPr>
        <w:t xml:space="preserve"> E. Heart rhythm control during sleep </w:t>
      </w:r>
      <w:r w:rsidRPr="009F0890">
        <w:rPr>
          <w:rFonts w:ascii="AdvOTb92eb7df.I" w:eastAsiaTheme="minorEastAsia" w:hAnsi="AdvOTb92eb7df.I" w:cs="AdvOTb92eb7df.I"/>
          <w:sz w:val="13"/>
          <w:szCs w:val="13"/>
          <w:highlight w:val="red"/>
          <w:lang w:eastAsia="zh-TW"/>
        </w:rPr>
        <w:t xml:space="preserve">Psychophysiology </w:t>
      </w:r>
      <w:r w:rsidRPr="009F0890">
        <w:rPr>
          <w:rFonts w:ascii="AdvOT863180fb" w:eastAsiaTheme="minorEastAsia" w:hAnsi="AdvOT863180fb" w:cs="AdvOT863180fb"/>
          <w:sz w:val="13"/>
          <w:szCs w:val="13"/>
          <w:highlight w:val="red"/>
          <w:lang w:eastAsia="zh-TW"/>
        </w:rPr>
        <w:t>1984;</w:t>
      </w:r>
      <w:r w:rsidRPr="009F0890">
        <w:rPr>
          <w:rFonts w:ascii="AdvOTb83ee1dd.B" w:eastAsiaTheme="minorEastAsia" w:hAnsi="AdvOTb83ee1dd.B" w:cs="AdvOTb83ee1dd.B"/>
          <w:sz w:val="13"/>
          <w:szCs w:val="13"/>
          <w:highlight w:val="red"/>
          <w:lang w:eastAsia="zh-TW"/>
        </w:rPr>
        <w:t>21</w:t>
      </w:r>
      <w:r w:rsidRPr="009F0890">
        <w:rPr>
          <w:rFonts w:ascii="AdvOT863180fb" w:eastAsiaTheme="minorEastAsia" w:hAnsi="AdvOT863180fb" w:cs="AdvOT863180fb"/>
          <w:sz w:val="13"/>
          <w:szCs w:val="13"/>
          <w:highlight w:val="red"/>
          <w:lang w:eastAsia="zh-TW"/>
        </w:rPr>
        <w:t>:279</w:t>
      </w:r>
      <w:r w:rsidRPr="009F0890">
        <w:rPr>
          <w:rFonts w:ascii="AdvPS44A44B" w:eastAsiaTheme="minorEastAsia" w:hAnsi="AdvPS44A44B" w:cs="AdvPS44A44B"/>
          <w:sz w:val="13"/>
          <w:szCs w:val="13"/>
          <w:highlight w:val="red"/>
          <w:lang w:eastAsia="zh-TW"/>
        </w:rPr>
        <w:t>e</w:t>
      </w:r>
      <w:r w:rsidRPr="009F0890">
        <w:rPr>
          <w:rFonts w:ascii="AdvOT863180fb" w:eastAsiaTheme="minorEastAsia" w:hAnsi="AdvOT863180fb" w:cs="AdvOT863180fb"/>
          <w:sz w:val="13"/>
          <w:szCs w:val="13"/>
          <w:highlight w:val="red"/>
          <w:lang w:eastAsia="zh-TW"/>
        </w:rPr>
        <w:t>89&gt;</w:t>
      </w:r>
      <w:r>
        <w:rPr>
          <w:rFonts w:ascii="AdvOT863180fb" w:eastAsiaTheme="minorEastAsia" w:hAnsi="AdvOT863180fb" w:cs="AdvOT863180fb"/>
          <w:sz w:val="13"/>
          <w:szCs w:val="13"/>
          <w:lang w:eastAsia="zh-TW"/>
        </w:rPr>
        <w:t xml:space="preserve">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Pr="009F0890">
        <w:rPr>
          <w:rFonts w:eastAsiaTheme="minorEastAsia" w:cs="Times-Roman"/>
          <w:highlight w:val="red"/>
          <w:lang w:eastAsia="zh-TW"/>
        </w:rPr>
        <w:t>&lt;</w:t>
      </w:r>
      <w:r w:rsidRPr="009F0890">
        <w:rPr>
          <w:rFonts w:eastAsiaTheme="minorEastAsia" w:cs="AdvOT863180fb"/>
          <w:highlight w:val="red"/>
          <w:lang w:eastAsia="zh-TW"/>
        </w:rPr>
        <w:t xml:space="preserve"> Heart rate variability, sleep and sleep disorders&gt;</w:t>
      </w:r>
      <w:r>
        <w:rPr>
          <w:rFonts w:eastAsiaTheme="minorEastAsia" w:cs="AdvOT863180fb"/>
          <w:lang w:eastAsia="zh-TW"/>
        </w:rPr>
        <w:t xml:space="preserve">. Additionally, instantaneous heart rate data is also </w:t>
      </w:r>
      <w:r w:rsidR="009F0890">
        <w:rPr>
          <w:rFonts w:eastAsiaTheme="minorEastAsia" w:cs="AdvOT863180fb"/>
          <w:lang w:eastAsia="zh-TW"/>
        </w:rPr>
        <w:t>analysed</w:t>
      </w:r>
      <w:r>
        <w:rPr>
          <w:rFonts w:eastAsiaTheme="minorEastAsia" w:cs="AdvOT863180fb"/>
          <w:lang w:eastAsia="zh-TW"/>
        </w:rPr>
        <w:t xml:space="preserve"> in </w:t>
      </w:r>
      <w:r w:rsidR="009F0890">
        <w:rPr>
          <w:rFonts w:eastAsiaTheme="minorEastAsia" w:cs="AdvOT863180fb"/>
          <w:lang w:eastAsia="zh-TW"/>
        </w:rPr>
        <w:t xml:space="preserve">a </w:t>
      </w:r>
      <w:r>
        <w:rPr>
          <w:rFonts w:eastAsiaTheme="minorEastAsia" w:cs="AdvOT863180fb"/>
          <w:lang w:eastAsia="zh-TW"/>
        </w:rPr>
        <w:t xml:space="preserve">similar manner. Apart from using </w:t>
      </w:r>
      <w:r w:rsidR="009F0890">
        <w:rPr>
          <w:rFonts w:eastAsiaTheme="minorEastAsia" w:cs="AdvOT863180fb"/>
          <w:lang w:eastAsia="zh-TW"/>
        </w:rPr>
        <w:t xml:space="preserve">the </w:t>
      </w:r>
      <w:r>
        <w:rPr>
          <w:rFonts w:eastAsiaTheme="minorEastAsia" w:cs="AdvOT863180fb"/>
          <w:lang w:eastAsia="zh-TW"/>
        </w:rPr>
        <w:t xml:space="preserve">mean and standard deviation, kurtosis is also used to </w:t>
      </w:r>
      <w:r w:rsidR="009F0890">
        <w:rPr>
          <w:rFonts w:eastAsiaTheme="minorEastAsia" w:cs="AdvOT863180fb"/>
          <w:lang w:eastAsia="zh-TW"/>
        </w:rPr>
        <w:t>analyse</w:t>
      </w:r>
      <w:r>
        <w:rPr>
          <w:rFonts w:eastAsiaTheme="minorEastAsia" w:cs="AdvOT863180fb"/>
          <w:lang w:eastAsia="zh-TW"/>
        </w:rPr>
        <w:t xml:space="preserve"> the extremes. From </w:t>
      </w:r>
      <w:r w:rsidRPr="009F0890">
        <w:rPr>
          <w:rFonts w:eastAsiaTheme="minorEastAsia" w:cs="AdvOT863180fb"/>
          <w:highlight w:val="red"/>
          <w:lang w:eastAsia="zh-TW"/>
        </w:rPr>
        <w:t>&lt;</w:t>
      </w:r>
      <w:r w:rsidRPr="009F0890">
        <w:rPr>
          <w:rFonts w:cs="Arial"/>
          <w:color w:val="222222"/>
          <w:highlight w:val="red"/>
        </w:rPr>
        <w:t xml:space="preserve"> "The meaning of kurtosis: Darlington </w:t>
      </w:r>
      <w:proofErr w:type="spellStart"/>
      <w:r w:rsidRPr="009F0890">
        <w:rPr>
          <w:rFonts w:cs="Arial"/>
          <w:color w:val="222222"/>
          <w:highlight w:val="red"/>
        </w:rPr>
        <w:t>reexamined</w:t>
      </w:r>
      <w:proofErr w:type="spellEnd"/>
      <w:r w:rsidRPr="009F0890">
        <w:rPr>
          <w:rFonts w:cs="Arial"/>
          <w:color w:val="222222"/>
          <w:highlight w:val="red"/>
        </w:rPr>
        <w:t>".</w:t>
      </w:r>
      <w:r w:rsidRPr="009F0890">
        <w:rPr>
          <w:rStyle w:val="apple-converted-space"/>
          <w:rFonts w:eastAsia="MS Mincho" w:cs="Arial"/>
          <w:color w:val="222222"/>
          <w:highlight w:val="red"/>
        </w:rPr>
        <w:t> </w:t>
      </w:r>
      <w:r w:rsidRPr="009F0890">
        <w:rPr>
          <w:rFonts w:cs="Arial"/>
          <w:i/>
          <w:iCs/>
          <w:color w:val="222222"/>
          <w:highlight w:val="red"/>
        </w:rPr>
        <w:t>The American Statistician&gt;</w:t>
      </w:r>
      <w:r w:rsidRPr="00976305">
        <w:rPr>
          <w:rFonts w:eastAsiaTheme="minorEastAsia" w:cs="AdvOT863180fb"/>
          <w:lang w:eastAsia="zh-TW"/>
        </w:rPr>
        <w:t xml:space="preserve">, kurtosis is a measure on outlier’s population out of the total samples. The higher the kurtosis is, </w:t>
      </w:r>
      <w:r w:rsidR="009A60AB">
        <w:rPr>
          <w:rFonts w:eastAsiaTheme="minorEastAsia" w:cs="AdvOT863180fb"/>
          <w:lang w:eastAsia="zh-TW"/>
        </w:rPr>
        <w:t>the less distributed the sample is around the statistical median</w:t>
      </w:r>
      <w:r w:rsidRPr="00976305">
        <w:rPr>
          <w:rFonts w:eastAsiaTheme="minorEastAsia" w:cs="AdvOT863180fb"/>
          <w:lang w:eastAsia="zh-TW"/>
        </w:rPr>
        <w:t>.</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w:t>
      </w:r>
      <w:r w:rsidRPr="009A60AB">
        <w:rPr>
          <w:rFonts w:eastAsiaTheme="minorEastAsia" w:cs="Times-Roman"/>
          <w:highlight w:val="red"/>
          <w:lang w:eastAsia="zh-TW"/>
        </w:rPr>
        <w:t>&lt;</w:t>
      </w:r>
      <w:r w:rsidRPr="009A60AB">
        <w:rPr>
          <w:highlight w:val="red"/>
        </w:rPr>
        <w:t xml:space="preserve"> INDEPENDENCE OF GALVANIC SKIN RESPONSE AMPLITUDE AND SWEAT PRODTJCTION*</w:t>
      </w:r>
      <w:r w:rsidRPr="009A60AB">
        <w:rPr>
          <w:rFonts w:eastAsiaTheme="minorEastAsia" w:cs="Times-Roman"/>
          <w:highlight w:val="red"/>
          <w:lang w:eastAsia="zh-TW"/>
        </w:rPr>
        <w:t xml:space="preserve"> &gt;</w:t>
      </w:r>
      <w:r>
        <w:rPr>
          <w:rFonts w:eastAsiaTheme="minorEastAsia" w:cs="Times-Roman"/>
          <w:lang w:eastAsia="zh-TW"/>
        </w:rPr>
        <w:t>. Secondly, the galvanic skin response</w:t>
      </w:r>
      <w:r w:rsidR="009A60AB">
        <w:rPr>
          <w:rFonts w:eastAsiaTheme="minorEastAsia" w:cs="Times-Roman"/>
          <w:lang w:eastAsia="zh-TW"/>
        </w:rPr>
        <w:t xml:space="preserve"> </w:t>
      </w:r>
      <w:r>
        <w:rPr>
          <w:rFonts w:eastAsiaTheme="minorEastAsia" w:cs="Times-Roman"/>
          <w:lang w:eastAsia="zh-TW"/>
        </w:rPr>
        <w:t xml:space="preserve">(GSR) sensor required </w:t>
      </w:r>
      <w:r w:rsidR="002B1986">
        <w:rPr>
          <w:rFonts w:eastAsiaTheme="minorEastAsia" w:cs="Times-Roman"/>
          <w:lang w:eastAsia="zh-TW"/>
        </w:rPr>
        <w:t>the band be in a calibrated and ‘locked’ mode to provide accurate data; this is controlled independently by the Microsoft Band 2.</w:t>
      </w:r>
      <w:r>
        <w:rPr>
          <w:rFonts w:eastAsiaTheme="minorEastAsia" w:cs="Times-Roman"/>
          <w:lang w:eastAsia="zh-TW"/>
        </w:rPr>
        <w:t xml:space="preserve"> Thirdly, the variance of GSR across different sleep quality is found to be nearly zero from data collected. This demonstrates its insignificance in sleep quality evaluation</w:t>
      </w:r>
      <w:r w:rsidR="002B1986">
        <w:rPr>
          <w:rFonts w:eastAsiaTheme="minorEastAsia" w:cs="Times-Roman"/>
          <w:lang w:eastAsia="zh-TW"/>
        </w:rPr>
        <w:t>,</w:t>
      </w:r>
      <w:r>
        <w:rPr>
          <w:rFonts w:eastAsiaTheme="minorEastAsia" w:cs="Times-Roman"/>
          <w:lang w:eastAsia="zh-TW"/>
        </w:rPr>
        <w:t xml:space="preserve"> and hence GSR is excluded in the final feature set. </w:t>
      </w:r>
    </w:p>
    <w:p w14:paraId="391B2B09" w14:textId="77777777" w:rsidR="00EB41AA" w:rsidRDefault="00EB41AA" w:rsidP="00F55E6C">
      <w:pPr>
        <w:autoSpaceDE w:val="0"/>
        <w:autoSpaceDN w:val="0"/>
        <w:adjustRightInd w:val="0"/>
        <w:rPr>
          <w:rFonts w:eastAsiaTheme="minorEastAsia" w:cs="Times-Roman"/>
          <w:lang w:eastAsia="zh-TW"/>
        </w:rPr>
      </w:pPr>
    </w:p>
    <w:p w14:paraId="56A558C1" w14:textId="1ECE2286" w:rsidR="00F55E6C" w:rsidRPr="00EB41AA" w:rsidRDefault="00EB41AA" w:rsidP="00EB41AA">
      <w:pPr>
        <w:pStyle w:val="Caption"/>
        <w:jc w:val="center"/>
        <w:rPr>
          <w:rFonts w:eastAsiaTheme="minorEastAsia" w:cs="Times-Roman"/>
          <w:lang w:eastAsia="zh-TW"/>
        </w:rPr>
      </w:pPr>
      <w:bookmarkStart w:id="21" w:name="_Ref477868325"/>
      <w:r>
        <w:t xml:space="preserve">Table </w:t>
      </w:r>
      <w:fldSimple w:instr=" SEQ Table \* ARABIC ">
        <w:r w:rsidR="0008206E">
          <w:rPr>
            <w:noProof/>
          </w:rPr>
          <w:t>3</w:t>
        </w:r>
      </w:fldSimple>
      <w:bookmarkEnd w:id="21"/>
      <w:r>
        <w:t>: Initial Feature Set</w:t>
      </w:r>
    </w:p>
    <w:tbl>
      <w:tblPr>
        <w:tblStyle w:val="GridTable4-Accent3"/>
        <w:tblW w:w="0" w:type="auto"/>
        <w:tblLook w:val="04A0" w:firstRow="1" w:lastRow="0" w:firstColumn="1" w:lastColumn="0" w:noHBand="0" w:noVBand="1"/>
      </w:tblPr>
      <w:tblGrid>
        <w:gridCol w:w="1617"/>
        <w:gridCol w:w="1618"/>
        <w:gridCol w:w="1618"/>
      </w:tblGrid>
      <w:tr w:rsidR="00F55E6C" w14:paraId="7F765A6F"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hideMark/>
          </w:tcPr>
          <w:p w14:paraId="204AD8EE" w14:textId="77777777" w:rsidR="00F55E6C" w:rsidRDefault="00F55E6C" w:rsidP="003D5FC0">
            <w:pPr>
              <w:autoSpaceDE w:val="0"/>
              <w:autoSpaceDN w:val="0"/>
              <w:adjustRightInd w:val="0"/>
              <w:jc w:val="left"/>
              <w:rPr>
                <w:rFonts w:cs="Times-Roman"/>
                <w:lang w:eastAsia="zh-TW"/>
              </w:rPr>
            </w:pPr>
            <w:r>
              <w:rPr>
                <w:rFonts w:cs="Times-Roman"/>
                <w:lang w:eastAsia="zh-TW"/>
              </w:rPr>
              <w:t>Modality</w:t>
            </w:r>
          </w:p>
        </w:tc>
        <w:tc>
          <w:tcPr>
            <w:tcW w:w="1618" w:type="dxa"/>
            <w:hideMark/>
          </w:tcPr>
          <w:p w14:paraId="7270DCC1"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Sensor Data</w:t>
            </w:r>
          </w:p>
        </w:tc>
        <w:tc>
          <w:tcPr>
            <w:tcW w:w="1618" w:type="dxa"/>
            <w:hideMark/>
          </w:tcPr>
          <w:p w14:paraId="6ED1BE17"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Features</w:t>
            </w:r>
          </w:p>
        </w:tc>
      </w:tr>
      <w:tr w:rsidR="00F55E6C" w14:paraId="24F1AC26"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hideMark/>
          </w:tcPr>
          <w:p w14:paraId="7A784BAF"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Temperature</w:t>
            </w:r>
          </w:p>
        </w:tc>
        <w:tc>
          <w:tcPr>
            <w:tcW w:w="1618" w:type="dxa"/>
            <w:hideMark/>
          </w:tcPr>
          <w:p w14:paraId="73FC600C"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Temperature readings in Celsius</w:t>
            </w:r>
          </w:p>
        </w:tc>
        <w:tc>
          <w:tcPr>
            <w:tcW w:w="1618" w:type="dxa"/>
            <w:hideMark/>
          </w:tcPr>
          <w:p w14:paraId="33FDA6B8"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Mean, standard deviation(STD)</w:t>
            </w:r>
          </w:p>
        </w:tc>
      </w:tr>
      <w:tr w:rsidR="00F55E6C" w14:paraId="1B46EB23" w14:textId="77777777" w:rsidTr="00EB41AA">
        <w:tc>
          <w:tcPr>
            <w:cnfStyle w:val="001000000000" w:firstRow="0" w:lastRow="0" w:firstColumn="1" w:lastColumn="0" w:oddVBand="0" w:evenVBand="0" w:oddHBand="0" w:evenHBand="0" w:firstRowFirstColumn="0" w:firstRowLastColumn="0" w:lastRowFirstColumn="0" w:lastRowLastColumn="0"/>
            <w:tcW w:w="1617" w:type="dxa"/>
            <w:hideMark/>
          </w:tcPr>
          <w:p w14:paraId="6665F655"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Movement</w:t>
            </w:r>
          </w:p>
        </w:tc>
        <w:tc>
          <w:tcPr>
            <w:tcW w:w="1618" w:type="dxa"/>
            <w:hideMark/>
          </w:tcPr>
          <w:p w14:paraId="70A8147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8"/>
                <w:lang w:eastAsia="zh-TW"/>
              </w:rPr>
            </w:pPr>
            <w:r>
              <w:rPr>
                <w:rFonts w:cs="Times-Roman"/>
                <w:sz w:val="16"/>
                <w:lang w:eastAsia="zh-TW"/>
              </w:rPr>
              <w:t>3-axes Accelerometer readings</w:t>
            </w:r>
          </w:p>
        </w:tc>
        <w:tc>
          <w:tcPr>
            <w:tcW w:w="1618" w:type="dxa"/>
            <w:hideMark/>
          </w:tcPr>
          <w:p w14:paraId="7B26D1AE"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of root mean squared amplitude</w:t>
            </w:r>
          </w:p>
        </w:tc>
      </w:tr>
      <w:tr w:rsidR="00F55E6C" w14:paraId="5193AEA5"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hideMark/>
          </w:tcPr>
          <w:p w14:paraId="0AB758FD"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Heart rate</w:t>
            </w:r>
          </w:p>
        </w:tc>
        <w:tc>
          <w:tcPr>
            <w:tcW w:w="1618" w:type="dxa"/>
            <w:hideMark/>
          </w:tcPr>
          <w:p w14:paraId="36DD8906"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Optical Heart Rate readings and RR interval</w:t>
            </w:r>
          </w:p>
        </w:tc>
        <w:tc>
          <w:tcPr>
            <w:tcW w:w="1618" w:type="dxa"/>
            <w:hideMark/>
          </w:tcPr>
          <w:p w14:paraId="6BDE7DF9"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Mean, STD, Kurtosis</w:t>
            </w:r>
          </w:p>
        </w:tc>
      </w:tr>
    </w:tbl>
    <w:p w14:paraId="4C17768F" w14:textId="77777777" w:rsidR="002B1986" w:rsidRDefault="002B1986" w:rsidP="002B1986">
      <w:bookmarkStart w:id="22" w:name="_Toc477822893"/>
    </w:p>
    <w:p w14:paraId="728B49A3" w14:textId="72AF59DD" w:rsidR="00F55E6C" w:rsidRDefault="0048082D" w:rsidP="00F55E6C">
      <w:pPr>
        <w:pStyle w:val="Heading3"/>
        <w:numPr>
          <w:ilvl w:val="0"/>
          <w:numId w:val="0"/>
        </w:numPr>
        <w:ind w:firstLine="288"/>
      </w:pPr>
      <w:r>
        <w:t xml:space="preserve">3) </w:t>
      </w:r>
      <w:r w:rsidR="00F55E6C">
        <w:t>Model Selection</w:t>
      </w:r>
      <w:bookmarkEnd w:id="22"/>
    </w:p>
    <w:p w14:paraId="3CE63581" w14:textId="01E19CC2" w:rsidR="00F55E6C" w:rsidRDefault="00F55E6C" w:rsidP="00F55E6C">
      <w:r>
        <w:t xml:space="preserve">We have defined our sleep quality evaluation problem as a binary classification problem after </w:t>
      </w:r>
      <w:r w:rsidR="002B1986">
        <w:t xml:space="preserve">evaluating it from the view of </w:t>
      </w:r>
      <w:r>
        <w:t xml:space="preserve">various sleep-awake pattern </w:t>
      </w:r>
      <w:r w:rsidRPr="002B1986">
        <w:rPr>
          <w:highlight w:val="red"/>
        </w:rPr>
        <w:t xml:space="preserve">classifiers &lt; Comparison of Sleep-Wake Classification using Electroencephalogram and Wrist-worn Multi-modal Sensor Data &gt;&lt; </w:t>
      </w:r>
      <w:r w:rsidRPr="002B1986">
        <w:rPr>
          <w:highlight w:val="red"/>
        </w:rPr>
        <w:lastRenderedPageBreak/>
        <w:t>https://infoscience.epfl.ch/record/135627/files/EPFL_TH4391.pdf &gt;</w:t>
      </w:r>
      <w:r w:rsidRPr="00D21335">
        <w:t xml:space="preserve">. </w:t>
      </w:r>
      <w:r>
        <w:t xml:space="preserve">Given the final feature set, it is necessary to select an optimal classifier based on the obtained data. </w:t>
      </w:r>
      <w:r w:rsidR="002B1986">
        <w:t>MATLAB’s</w:t>
      </w:r>
      <w:r>
        <w:t xml:space="preserve"> classification learner is used to perform cross-model benchmarking. From previous testing result</w:t>
      </w:r>
      <w:r w:rsidR="002B1986">
        <w:t xml:space="preserve">s as shown in </w:t>
      </w:r>
      <w:r w:rsidR="002B1986">
        <w:fldChar w:fldCharType="begin"/>
      </w:r>
      <w:r w:rsidR="002B1986">
        <w:instrText xml:space="preserve"> REF _Ref477871742 \h </w:instrText>
      </w:r>
      <w:r w:rsidR="002B1986">
        <w:fldChar w:fldCharType="separate"/>
      </w:r>
      <w:r w:rsidR="002B1986">
        <w:t xml:space="preserve">Table </w:t>
      </w:r>
      <w:r w:rsidR="002B1986">
        <w:rPr>
          <w:noProof/>
        </w:rPr>
        <w:t>4</w:t>
      </w:r>
      <w:r w:rsidR="002B1986">
        <w:fldChar w:fldCharType="end"/>
      </w:r>
      <w:r>
        <w:t>, a user specific classifier performs better than a unified classifier and hence our final model selection process only focus on optimi</w:t>
      </w:r>
      <w:r w:rsidR="002B1986">
        <w:t>s</w:t>
      </w:r>
      <w:r>
        <w:t>ing model</w:t>
      </w:r>
      <w:r w:rsidR="002B1986">
        <w:t>s</w:t>
      </w:r>
      <w:r>
        <w:t xml:space="preserve"> which </w:t>
      </w:r>
      <w:r w:rsidR="002B1986">
        <w:t>are</w:t>
      </w:r>
      <w:r>
        <w:t xml:space="preserve"> trained on a specific subject. To prevent</w:t>
      </w:r>
      <w:r w:rsidR="002B1986">
        <w:t xml:space="preserve"> a</w:t>
      </w:r>
      <w:r>
        <w:t xml:space="preserve"> loss of generality, we carefully selected a subject that has the most uniformly distributed sleep quality. The result is shown in </w:t>
      </w:r>
      <w:r w:rsidR="002B1986">
        <w:fldChar w:fldCharType="begin"/>
      </w:r>
      <w:r w:rsidR="002B1986">
        <w:instrText xml:space="preserve"> REF _Ref477871778 \h </w:instrText>
      </w:r>
      <w:r w:rsidR="002B1986">
        <w:fldChar w:fldCharType="separate"/>
      </w:r>
      <w:r w:rsidR="002B1986">
        <w:t xml:space="preserve">Table </w:t>
      </w:r>
      <w:r w:rsidR="002B1986">
        <w:rPr>
          <w:noProof/>
        </w:rPr>
        <w:t>5</w:t>
      </w:r>
      <w:r w:rsidR="002B1986">
        <w:fldChar w:fldCharType="end"/>
      </w:r>
      <w:r w:rsidR="002B1986">
        <w:t>.</w:t>
      </w:r>
    </w:p>
    <w:p w14:paraId="2912F150" w14:textId="77777777" w:rsidR="00EB41AA" w:rsidRDefault="00EB41AA" w:rsidP="00F55E6C"/>
    <w:p w14:paraId="2E0FF2C6" w14:textId="0DF23431" w:rsidR="00EB41AA" w:rsidRDefault="00EB41AA" w:rsidP="00EB41AA">
      <w:pPr>
        <w:pStyle w:val="Caption"/>
        <w:jc w:val="center"/>
      </w:pPr>
      <w:bookmarkStart w:id="23" w:name="_Ref477871742"/>
      <w:r>
        <w:t xml:space="preserve">Table </w:t>
      </w:r>
      <w:fldSimple w:instr=" SEQ Table \* ARABIC ">
        <w:r w:rsidR="0008206E">
          <w:rPr>
            <w:noProof/>
          </w:rPr>
          <w:t>4</w:t>
        </w:r>
      </w:fldSimple>
      <w:bookmarkEnd w:id="23"/>
      <w:r>
        <w:t>: Feature Analysis Results</w:t>
      </w:r>
    </w:p>
    <w:tbl>
      <w:tblPr>
        <w:tblStyle w:val="GridTable4-Accent31"/>
        <w:tblW w:w="5035" w:type="dxa"/>
        <w:tblLook w:val="04A0" w:firstRow="1" w:lastRow="0" w:firstColumn="1" w:lastColumn="0" w:noHBand="0" w:noVBand="1"/>
      </w:tblPr>
      <w:tblGrid>
        <w:gridCol w:w="1705"/>
        <w:gridCol w:w="1800"/>
        <w:gridCol w:w="1530"/>
      </w:tblGrid>
      <w:tr w:rsidR="00F55E6C" w14:paraId="44AF2D4B"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hideMark/>
          </w:tcPr>
          <w:p w14:paraId="58A228D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6004EF1B"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hideMark/>
          </w:tcPr>
          <w:p w14:paraId="1A91CD7A"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668472C5"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hideMark/>
          </w:tcPr>
          <w:p w14:paraId="3EB5A777"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59E66276"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hideMark/>
          </w:tcPr>
          <w:p w14:paraId="181D9DA4"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60%</w:t>
            </w:r>
          </w:p>
        </w:tc>
        <w:tc>
          <w:tcPr>
            <w:tcW w:w="1530" w:type="dxa"/>
            <w:hideMark/>
          </w:tcPr>
          <w:p w14:paraId="4335660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100%</w:t>
            </w:r>
          </w:p>
        </w:tc>
      </w:tr>
    </w:tbl>
    <w:p w14:paraId="36A4876F" w14:textId="1FE319CC" w:rsidR="00F55E6C" w:rsidRDefault="00F55E6C" w:rsidP="00F55E6C">
      <w:pPr>
        <w:jc w:val="left"/>
        <w:rPr>
          <w:rFonts w:eastAsia="MS Mincho" w:cs="Arial"/>
          <w:b/>
        </w:rPr>
      </w:pPr>
    </w:p>
    <w:p w14:paraId="66615E2E" w14:textId="6904EEA9" w:rsidR="0008206E" w:rsidRDefault="0008206E" w:rsidP="0008206E">
      <w:pPr>
        <w:pStyle w:val="Caption"/>
        <w:jc w:val="center"/>
        <w:rPr>
          <w:rFonts w:eastAsia="MS Mincho" w:cs="Arial"/>
          <w:b/>
        </w:rPr>
      </w:pPr>
      <w:bookmarkStart w:id="24" w:name="_Ref477871778"/>
      <w:r>
        <w:t xml:space="preserve">Table </w:t>
      </w:r>
      <w:fldSimple w:instr=" SEQ Table \* ARABIC ">
        <w:r>
          <w:rPr>
            <w:noProof/>
          </w:rPr>
          <w:t>5</w:t>
        </w:r>
      </w:fldSimple>
      <w:bookmarkEnd w:id="24"/>
      <w:r>
        <w:t xml:space="preserve">: </w:t>
      </w:r>
      <w:r w:rsidRPr="00D9519D">
        <w:t>Model Selection Results</w:t>
      </w:r>
    </w:p>
    <w:tbl>
      <w:tblPr>
        <w:tblStyle w:val="GridTable4-Accent31"/>
        <w:tblW w:w="3235" w:type="dxa"/>
        <w:jc w:val="center"/>
        <w:tblLook w:val="04A0" w:firstRow="1" w:lastRow="0" w:firstColumn="1" w:lastColumn="0" w:noHBand="0" w:noVBand="1"/>
      </w:tblPr>
      <w:tblGrid>
        <w:gridCol w:w="1705"/>
        <w:gridCol w:w="1530"/>
      </w:tblGrid>
      <w:tr w:rsidR="00F55E6C" w14:paraId="31B1C747" w14:textId="77777777" w:rsidTr="00EB41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hideMark/>
          </w:tcPr>
          <w:p w14:paraId="281B75CF"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hideMark/>
          </w:tcPr>
          <w:p w14:paraId="381E5461"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hideMark/>
          </w:tcPr>
          <w:p w14:paraId="200F56D0"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6%</w:t>
            </w:r>
          </w:p>
        </w:tc>
      </w:tr>
    </w:tbl>
    <w:p w14:paraId="4522C952" w14:textId="77777777" w:rsidR="00EB41AA" w:rsidRDefault="00EB41AA" w:rsidP="00F55E6C"/>
    <w:p w14:paraId="04DAFF26" w14:textId="5C211270" w:rsidR="00F55E6C" w:rsidRDefault="002B1986" w:rsidP="00F55E6C">
      <w:r>
        <w:t xml:space="preserve">From </w:t>
      </w:r>
      <w:r>
        <w:fldChar w:fldCharType="begin"/>
      </w:r>
      <w:r>
        <w:instrText xml:space="preserve"> REF _Ref477871742 \h </w:instrText>
      </w:r>
      <w:r>
        <w:fldChar w:fldCharType="separate"/>
      </w:r>
      <w:r>
        <w:t xml:space="preserve">Table </w:t>
      </w:r>
      <w:r>
        <w:rPr>
          <w:noProof/>
        </w:rPr>
        <w:t>4</w:t>
      </w:r>
      <w:r>
        <w:fldChar w:fldCharType="end"/>
      </w:r>
      <w:r w:rsidR="00F55E6C">
        <w:t>,</w:t>
      </w:r>
      <w:r>
        <w:t xml:space="preserve"> it can be observed that either </w:t>
      </w:r>
      <w:r w:rsidR="00F55E6C">
        <w:t xml:space="preserve">support vector machine or random forest should be chosen as the implementation model. Apart from </w:t>
      </w:r>
      <w:r>
        <w:t xml:space="preserve">the </w:t>
      </w:r>
      <w:r w:rsidR="00F55E6C">
        <w:t>model accuracy, training</w:t>
      </w:r>
      <w:r>
        <w:t>,</w:t>
      </w:r>
      <w:r w:rsidR="00F55E6C">
        <w:t xml:space="preserve"> and testing time are also considered as model selection criteria. Thus, random forest is chosen to be implemented due to its efficient training and testing principle</w:t>
      </w:r>
      <w:r>
        <w:t>s</w:t>
      </w:r>
      <w:r w:rsidR="00F55E6C">
        <w:t>. Another drawback from this testing result is that it is based on feature set</w:t>
      </w:r>
      <w:r>
        <w:t>s</w:t>
      </w:r>
      <w:r w:rsidR="00F55E6C">
        <w:t xml:space="preserve"> generated from one specific subject over 1 week due to limited resources such as tim</w:t>
      </w:r>
      <w:r>
        <w:t>e and available hardware</w:t>
      </w:r>
      <w:r w:rsidR="00F55E6C">
        <w:t>. Moreover, the limited subject diversity also reduced the available sample size. This is because most of data collected are from good sleepers, which causes</w:t>
      </w:r>
      <w:r>
        <w:t xml:space="preserve"> an</w:t>
      </w:r>
      <w:r w:rsidR="00F55E6C">
        <w:t xml:space="preserve"> imbalanced sleep quality distribution. Nevertheless, the sleep quality labelling on training data </w:t>
      </w:r>
      <w:r>
        <w:t>assumes</w:t>
      </w:r>
      <w:r w:rsidR="00F55E6C">
        <w:t xml:space="preserve"> that overall night sleep quality can be interpolated into individual interval sleep quality. This assumption should be abandoned if more time and resource</w:t>
      </w:r>
      <w:r>
        <w:t>s</w:t>
      </w:r>
      <w:r w:rsidR="00F55E6C">
        <w:t xml:space="preserv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25" w:name="_Toc477822894"/>
      <w:r w:rsidRPr="009D4E0F">
        <w:t>Machine Learning Model – Server Deployment</w:t>
      </w:r>
      <w:bookmarkEnd w:id="25"/>
    </w:p>
    <w:p w14:paraId="7379AC3F" w14:textId="071C6CB5" w:rsidR="00F55E6C" w:rsidRDefault="00F55E6C" w:rsidP="00F55E6C">
      <w:r>
        <w:t xml:space="preserve">To integrate </w:t>
      </w:r>
      <w:r w:rsidR="00240AA6">
        <w:t xml:space="preserve">the </w:t>
      </w:r>
      <w:r>
        <w:t>machine learning module into the system smoothly, an implementation of</w:t>
      </w:r>
      <w:r w:rsidR="00240AA6">
        <w:t xml:space="preserve"> the</w:t>
      </w:r>
      <w:r>
        <w:t xml:space="preserve"> random </w:t>
      </w:r>
      <w:r>
        <w:lastRenderedPageBreak/>
        <w:t xml:space="preserve">forest classifier is done on </w:t>
      </w:r>
      <w:r w:rsidR="00240AA6">
        <w:t xml:space="preserve">the </w:t>
      </w:r>
      <w:r>
        <w:t xml:space="preserve">server side </w:t>
      </w:r>
      <w:r w:rsidR="00240AA6">
        <w:t>to</w:t>
      </w:r>
      <w:r>
        <w:t xml:space="preserve"> provide online estimation upon requests from </w:t>
      </w:r>
      <w:proofErr w:type="spellStart"/>
      <w:r>
        <w:t>Sleepify</w:t>
      </w:r>
      <w:r w:rsidR="00240AA6">
        <w:t>’s</w:t>
      </w:r>
      <w:proofErr w:type="spellEnd"/>
      <w:r>
        <w:t xml:space="preserve"> clients. </w:t>
      </w:r>
    </w:p>
    <w:p w14:paraId="1DD1F063" w14:textId="77777777" w:rsidR="00F55E6C" w:rsidRDefault="00F55E6C" w:rsidP="00F55E6C">
      <w:pPr>
        <w:jc w:val="left"/>
      </w:pPr>
    </w:p>
    <w:p w14:paraId="19FFD76A" w14:textId="3DD8A942" w:rsidR="00F55E6C" w:rsidRDefault="00F55E6C" w:rsidP="00F55E6C">
      <w:r>
        <w:t>As we have chosen Python</w:t>
      </w:r>
      <w:r w:rsidR="00240AA6">
        <w:t>-</w:t>
      </w:r>
      <w:r>
        <w:t xml:space="preserve">Django for the server development platform, </w:t>
      </w:r>
      <w:proofErr w:type="spellStart"/>
      <w:r w:rsidRPr="00240AA6">
        <w:rPr>
          <w:rStyle w:val="CodeChar"/>
        </w:rPr>
        <w:t>Scikit</w:t>
      </w:r>
      <w:proofErr w:type="spellEnd"/>
      <w:r w:rsidRPr="00240AA6">
        <w:rPr>
          <w:rStyle w:val="CodeChar"/>
        </w:rPr>
        <w:t>-Learn</w:t>
      </w:r>
      <w:r>
        <w:t xml:space="preserve"> </w:t>
      </w:r>
      <w:r w:rsidRPr="00EC1A29">
        <w:rPr>
          <w:highlight w:val="red"/>
        </w:rPr>
        <w:fldChar w:fldCharType="begin"/>
      </w:r>
      <w:r w:rsidR="00286570" w:rsidRPr="00EC1A29">
        <w:rPr>
          <w:highlight w:val="red"/>
        </w:rPr>
        <w:instrText xml:space="preserve"> ADDIN ZOTERO_ITEM CSL_CITATION {"citationID":"a26srcrdrae","properties":{"formattedCitation":"[27]","plainCitation":"[27]"},"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rsidRPr="00EC1A29">
        <w:rPr>
          <w:highlight w:val="red"/>
        </w:rPr>
        <w:fldChar w:fldCharType="separate"/>
      </w:r>
      <w:r w:rsidR="00286570" w:rsidRPr="00EC1A29">
        <w:rPr>
          <w:highlight w:val="red"/>
        </w:rPr>
        <w:t>[27]</w:t>
      </w:r>
      <w:r w:rsidRPr="00EC1A29">
        <w:rPr>
          <w:highlight w:val="red"/>
        </w:rPr>
        <w:fldChar w:fldCharType="end"/>
      </w:r>
      <w:r w:rsidR="00240AA6">
        <w:t xml:space="preserve"> (a Python library)</w:t>
      </w:r>
      <w:r>
        <w:t xml:space="preserve"> is used for our machine learning implementation. Model persistence on serve</w:t>
      </w:r>
      <w:r w:rsidR="00240AA6">
        <w:t>r is achieved by binary serialis</w:t>
      </w:r>
      <w:r>
        <w:t xml:space="preserve">ation and recovering using </w:t>
      </w:r>
      <w:r w:rsidRPr="00240AA6">
        <w:rPr>
          <w:rStyle w:val="CodeChar"/>
        </w:rPr>
        <w:t>Pickle</w:t>
      </w:r>
      <w:r>
        <w:t xml:space="preserve">, a Python object serialization tool. From the preliminary study results, it is necessary that each user requires a specific classification model which is trained by personalized data. Therefore, these binary models files are linked to user entries in </w:t>
      </w:r>
      <w:r w:rsidR="00240AA6">
        <w:t xml:space="preserve">the </w:t>
      </w:r>
      <w:r>
        <w:t xml:space="preserve">database to allow user specific mapping. </w:t>
      </w:r>
    </w:p>
    <w:p w14:paraId="06F7C1FF" w14:textId="77777777" w:rsidR="00F55E6C" w:rsidRDefault="00F55E6C" w:rsidP="00F55E6C">
      <w:pPr>
        <w:jc w:val="left"/>
      </w:pPr>
    </w:p>
    <w:p w14:paraId="69DA07DC" w14:textId="3EAC8809" w:rsidR="00F55E6C" w:rsidRDefault="00F55E6C" w:rsidP="00F55E6C">
      <w:r>
        <w:t xml:space="preserve">To communicate with the mobile application, </w:t>
      </w:r>
      <w:r w:rsidR="00240AA6">
        <w:t>the Sleepify API is extended</w:t>
      </w:r>
      <w:r>
        <w:t xml:space="preserve"> to offer three functions</w:t>
      </w:r>
      <w:r w:rsidR="00240AA6">
        <w:t>:</w:t>
      </w:r>
      <w:r>
        <w:t xml:space="preserve"> sensor data storage, machine learning model retraining</w:t>
      </w:r>
      <w:r w:rsidR="00240AA6">
        <w:t>,</w:t>
      </w:r>
      <w:r>
        <w:t xml:space="preserve"> and prediction. When the mobile application sends a packet of new sensor data to the server, this interface will first extract the date, time and user details of the packet and store the data into database under specific user accounts. After that, the packet will be </w:t>
      </w:r>
      <w:r w:rsidR="00240AA6">
        <w:t>pre-processed</w:t>
      </w:r>
      <w:r>
        <w:t xml:space="preserve"> into a feature sample. Then, binary model files under the specific user </w:t>
      </w:r>
      <w:r w:rsidR="00240AA6">
        <w:t>are</w:t>
      </w:r>
      <w:r>
        <w:t xml:space="preserve"> recovered</w:t>
      </w:r>
      <w:r w:rsidR="00240AA6">
        <w:t>,</w:t>
      </w:r>
      <w:r>
        <w:t xml:space="preserve"> and prediction method</w:t>
      </w:r>
      <w:r w:rsidR="00240AA6">
        <w:t xml:space="preserve">s are called with </w:t>
      </w:r>
      <w:r>
        <w:t xml:space="preserve">the generated feature vector. Finally, the prediction outcome is sent back to mobile application in the form of </w:t>
      </w:r>
      <w:r w:rsidR="00240AA6">
        <w:t xml:space="preserve">a </w:t>
      </w:r>
      <w:r>
        <w:t>JSON</w:t>
      </w:r>
      <w:r w:rsidR="00240AA6">
        <w:t xml:space="preserve"> object</w:t>
      </w:r>
      <w:r>
        <w:t>.</w:t>
      </w:r>
      <w:r w:rsidR="00240AA6">
        <w:t xml:space="preserve"> C</w:t>
      </w:r>
      <w:r>
        <w:t xml:space="preserve">ontinuous learning is supported </w:t>
      </w:r>
      <w:r w:rsidR="00240AA6">
        <w:t>using</w:t>
      </w:r>
      <w:r>
        <w:t xml:space="preserve"> existing models provided by </w:t>
      </w:r>
      <w:proofErr w:type="spellStart"/>
      <w:r>
        <w:t>Scikit</w:t>
      </w:r>
      <w:proofErr w:type="spellEnd"/>
      <w:r>
        <w:t>-Learn</w:t>
      </w:r>
      <w:r w:rsidR="00240AA6">
        <w:t>, preventing the situation of having to retrain the model completely</w:t>
      </w:r>
      <w:r>
        <w:t>. A user specific data tracker is implemented to monitor the accumulated count of untrained data packet</w:t>
      </w:r>
      <w:r w:rsidR="00240AA6">
        <w:t>s</w:t>
      </w:r>
      <w:r>
        <w:t xml:space="preserve">. When it exceeds a threshold, the model will be recovered from the binary file </w:t>
      </w:r>
      <w:r w:rsidR="00240AA6">
        <w:t>to</w:t>
      </w:r>
      <w:r>
        <w:t xml:space="preserve"> perform online learning. The block diagram for this machine learning server inf</w:t>
      </w:r>
      <w:r w:rsidR="00240AA6">
        <w:t xml:space="preserve">rastructure is shown in </w:t>
      </w:r>
      <w:r w:rsidR="00240AA6">
        <w:fldChar w:fldCharType="begin"/>
      </w:r>
      <w:r w:rsidR="00240AA6">
        <w:instrText xml:space="preserve"> REF _Ref477872071 \h </w:instrText>
      </w:r>
      <w:r w:rsidR="00240AA6">
        <w:fldChar w:fldCharType="separate"/>
      </w:r>
      <w:r w:rsidR="00240AA6">
        <w:t xml:space="preserve">Figure </w:t>
      </w:r>
      <w:r w:rsidR="00240AA6">
        <w:rPr>
          <w:noProof/>
        </w:rPr>
        <w:t>1</w:t>
      </w:r>
      <w:r w:rsidR="00240AA6">
        <w:fldChar w:fldCharType="end"/>
      </w:r>
      <w:r>
        <w:t>.</w:t>
      </w:r>
    </w:p>
    <w:p w14:paraId="6C6C73E9" w14:textId="77777777" w:rsidR="00F55E6C" w:rsidRDefault="00F55E6C" w:rsidP="00F55E6C">
      <w:pPr>
        <w:jc w:val="left"/>
      </w:pPr>
    </w:p>
    <w:p w14:paraId="17A7AE8E" w14:textId="77777777" w:rsidR="00F55E6C" w:rsidRDefault="00F55E6C" w:rsidP="00F55E6C">
      <w:pPr>
        <w:jc w:val="left"/>
      </w:pPr>
    </w:p>
    <w:p w14:paraId="2C099519" w14:textId="77777777" w:rsidR="00240AA6" w:rsidRDefault="00F55E6C" w:rsidP="00240AA6">
      <w:pPr>
        <w:keepNext/>
        <w:jc w:val="center"/>
      </w:pPr>
      <w:r>
        <w:rPr>
          <w:noProof/>
          <w:lang w:eastAsia="zh-TW"/>
        </w:rPr>
        <w:drawing>
          <wp:inline distT="0" distB="0" distL="0" distR="0" wp14:anchorId="031FA376" wp14:editId="6FCE984B">
            <wp:extent cx="2477135" cy="2426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7135" cy="2426970"/>
                    </a:xfrm>
                    <a:prstGeom prst="rect">
                      <a:avLst/>
                    </a:prstGeom>
                    <a:noFill/>
                    <a:ln>
                      <a:noFill/>
                    </a:ln>
                  </pic:spPr>
                </pic:pic>
              </a:graphicData>
            </a:graphic>
          </wp:inline>
        </w:drawing>
      </w:r>
    </w:p>
    <w:p w14:paraId="16E02946" w14:textId="083B55D8" w:rsidR="00F55E6C" w:rsidRDefault="00240AA6" w:rsidP="00240AA6">
      <w:pPr>
        <w:pStyle w:val="Caption"/>
      </w:pPr>
      <w:bookmarkStart w:id="26" w:name="_Ref477872071"/>
      <w:r>
        <w:t xml:space="preserve">Figure </w:t>
      </w:r>
      <w:fldSimple w:instr=" SEQ Figure \* ARABIC ">
        <w:r>
          <w:rPr>
            <w:noProof/>
          </w:rPr>
          <w:t>1</w:t>
        </w:r>
      </w:fldSimple>
      <w:bookmarkEnd w:id="26"/>
      <w:r>
        <w:t xml:space="preserve">: </w:t>
      </w:r>
      <w:r w:rsidRPr="008B08FB">
        <w:t>Server Architecture for ML model</w:t>
      </w:r>
    </w:p>
    <w:p w14:paraId="79C24E62" w14:textId="77777777" w:rsidR="00F55E6C" w:rsidRDefault="00F55E6C" w:rsidP="00F55E6C">
      <w:pPr>
        <w:pStyle w:val="Heading3"/>
        <w:numPr>
          <w:ilvl w:val="2"/>
          <w:numId w:val="4"/>
        </w:numPr>
        <w:ind w:firstLine="288"/>
      </w:pPr>
      <w:bookmarkStart w:id="27" w:name="_Toc477822895"/>
      <w:bookmarkStart w:id="28" w:name="_Ref477866877"/>
      <w:r>
        <w:lastRenderedPageBreak/>
        <w:t>Testing</w:t>
      </w:r>
      <w:bookmarkEnd w:id="27"/>
      <w:bookmarkEnd w:id="28"/>
      <w:r>
        <w:t xml:space="preserve"> </w:t>
      </w:r>
    </w:p>
    <w:p w14:paraId="090588CB" w14:textId="73CAB4FF" w:rsidR="004E523D" w:rsidRDefault="00F55E6C" w:rsidP="004E523D">
      <w:r>
        <w:t xml:space="preserve">To evaluate the model implementation, offline model testing is done to demonstrate the practical performance of random forest model provided by </w:t>
      </w:r>
      <w:proofErr w:type="spellStart"/>
      <w:r>
        <w:t>Scikit</w:t>
      </w:r>
      <w:proofErr w:type="spellEnd"/>
      <w:r w:rsidR="00EC1A29">
        <w:t>-</w:t>
      </w:r>
      <w:r>
        <w:t xml:space="preserve">learn. To compare with testing performed by </w:t>
      </w:r>
      <w:r w:rsidR="00EC1A29">
        <w:t>the MATLAB</w:t>
      </w:r>
      <w:r>
        <w:t xml:space="preserve"> classification learner, identical hyperparameters such as tree depth and tree numbers are used. Moreover, a similar testing and training set splitting ratio is used</w:t>
      </w:r>
      <w:r w:rsidR="00EC1A29">
        <w:t xml:space="preserve"> -</w:t>
      </w:r>
      <w:r>
        <w:t xml:space="preserve"> 0.2 and 0.8 respectively. The result shows that implemented class</w:t>
      </w:r>
      <w:r w:rsidR="00EC1A29">
        <w:t>ifier can achieve 90% accuracy, similar to the MATLAB</w:t>
      </w:r>
      <w:r>
        <w:t xml:space="preserve"> implementation.   </w:t>
      </w:r>
    </w:p>
    <w:p w14:paraId="768594B8" w14:textId="77777777" w:rsidR="00EC1A29" w:rsidRDefault="00EC1A29" w:rsidP="004E523D"/>
    <w:p w14:paraId="673BF171" w14:textId="75CF1DF6" w:rsidR="004E523D" w:rsidRDefault="00415F93" w:rsidP="00FC0CF5">
      <w:pPr>
        <w:pStyle w:val="Heading2"/>
      </w:pPr>
      <w:bookmarkStart w:id="29" w:name="_Toc477822896"/>
      <w:r w:rsidRPr="00FC0CF5">
        <w:t>Frontend</w:t>
      </w:r>
      <w:r>
        <w:t xml:space="preserve"> (</w:t>
      </w:r>
      <w:r w:rsidR="004E523D" w:rsidRPr="006C6F11">
        <w:t>iOS Application</w:t>
      </w:r>
      <w:r>
        <w:t xml:space="preserve"> and Website)</w:t>
      </w:r>
      <w:bookmarkEnd w:id="29"/>
      <w:r>
        <w:t xml:space="preserve"> </w:t>
      </w:r>
    </w:p>
    <w:p w14:paraId="25BD54BD" w14:textId="1459A8D0" w:rsidR="00415F93" w:rsidRPr="00415F93" w:rsidRDefault="007676F6" w:rsidP="007676F6">
      <w:pPr>
        <w:pStyle w:val="Heading3"/>
      </w:pPr>
      <w:bookmarkStart w:id="30" w:name="_Toc477822897"/>
      <w:r>
        <w:t xml:space="preserve">The </w:t>
      </w:r>
      <w:r w:rsidR="00415F93">
        <w:t>iOS application and Homekit</w:t>
      </w:r>
      <w:bookmarkEnd w:id="30"/>
    </w:p>
    <w:p w14:paraId="6E9ACA2E" w14:textId="77777777" w:rsidR="00FF3322" w:rsidRDefault="00FF3322" w:rsidP="00FF3322">
      <w:pPr>
        <w:rPr>
          <w:rFonts w:ascii="Times New Roman" w:hAnsi="Times New Roman"/>
        </w:rPr>
      </w:pPr>
    </w:p>
    <w:p w14:paraId="434B4172" w14:textId="2D3B0A71" w:rsidR="00FF3322" w:rsidRPr="006C6F11" w:rsidRDefault="00FF3322" w:rsidP="00FF3322">
      <w:r w:rsidRPr="006C6F11">
        <w:t xml:space="preserve">The </w:t>
      </w:r>
      <w:r w:rsidR="005B4D8F">
        <w:t xml:space="preserve">iOS platform </w:t>
      </w:r>
      <w:r w:rsidRPr="006C6F11">
        <w:t>has</w:t>
      </w:r>
      <w:r w:rsidR="00266D18">
        <w:t xml:space="preserve"> the added advantage of having the</w:t>
      </w:r>
      <w:r w:rsidRPr="006C6F11">
        <w:t xml:space="preserve"> </w:t>
      </w:r>
      <w:proofErr w:type="spellStart"/>
      <w:r w:rsidRPr="006C6F11">
        <w:rPr>
          <w:i/>
        </w:rPr>
        <w:t>HomeKit</w:t>
      </w:r>
      <w:proofErr w:type="spellEnd"/>
      <w:r w:rsidRPr="006C6F11">
        <w:t xml:space="preserve"> framework, which accommodates the use and incorporation of other </w:t>
      </w:r>
      <w:proofErr w:type="spellStart"/>
      <w:r w:rsidRPr="006C6F11">
        <w:rPr>
          <w:i/>
        </w:rPr>
        <w:t>HomeKit</w:t>
      </w:r>
      <w:proofErr w:type="spellEnd"/>
      <w:r w:rsidRPr="006C6F11">
        <w:t xml:space="preserve"> compatible devices into our system. </w:t>
      </w:r>
      <w:proofErr w:type="spellStart"/>
      <w:r w:rsidRPr="006C6F11">
        <w:rPr>
          <w:i/>
        </w:rPr>
        <w:t>HomeKit</w:t>
      </w:r>
      <w:proofErr w:type="spellEnd"/>
      <w:r w:rsidRPr="006C6F11">
        <w:t xml:space="preserve"> allows third-party access to the home configuration database, to display, edit the ac</w:t>
      </w:r>
      <w:r w:rsidR="005B61C0">
        <w:t xml:space="preserve">cessories, and perform actions </w:t>
      </w:r>
      <w:r w:rsidR="005B61C0" w:rsidRPr="005B61C0">
        <w:fldChar w:fldCharType="begin"/>
      </w:r>
      <w:r w:rsidR="005B61C0" w:rsidRPr="005B61C0">
        <w:instrText xml:space="preserve"> ADDIN ZOTERO_ITEM CSL_CITATION {"citationID":"2jsblf9ubt","properties":{"formattedCitation":"[28]","plainCitation":"[28]"},"citationItems":[{"id":347,"uris":["http://zotero.org/groups/1103374/items/VHU9DICM"],"uri":["http://zotero.org/groups/1103374/items/VHU9DICM"],"itemData":{"id":347,"type":"webpage","title":"HomeKit Framework, Apple Developer","URL":"https://developer.apple.com/reference/homekit","author":[{"literal":"Apple"}],"accessed":{"date-parts":[["2017",3,21]]}}}],"schema":"https://github.com/citation-style-language/schema/raw/master/csl-citation.json"} </w:instrText>
      </w:r>
      <w:r w:rsidR="005B61C0" w:rsidRPr="005B61C0">
        <w:fldChar w:fldCharType="separate"/>
      </w:r>
      <w:r w:rsidR="005B61C0" w:rsidRPr="005B61C0">
        <w:rPr>
          <w:noProof/>
        </w:rPr>
        <w:t>[28]</w:t>
      </w:r>
      <w:r w:rsidR="005B61C0" w:rsidRPr="005B61C0">
        <w:fldChar w:fldCharType="end"/>
      </w:r>
      <w:r w:rsidR="005B61C0">
        <w:t>.</w:t>
      </w:r>
      <w:r w:rsidR="00E44966" w:rsidRPr="004F1FE3">
        <w:t xml:space="preserve"> </w:t>
      </w:r>
      <w:r w:rsidRPr="004F1FE3">
        <w:t xml:space="preserve"> </w:t>
      </w:r>
      <w:proofErr w:type="spellStart"/>
      <w:r w:rsidRPr="006C6F11">
        <w:rPr>
          <w:i/>
        </w:rPr>
        <w:t>Homekit</w:t>
      </w:r>
      <w:r w:rsidRPr="006C6F11">
        <w:t>’s</w:t>
      </w:r>
      <w:proofErr w:type="spellEnd"/>
      <w:r w:rsidRPr="006C6F11">
        <w:t xml:space="preserve"> developer guide is available on the Apple official website, which includes the sample codes on application development</w:t>
      </w:r>
      <w:r w:rsidR="009C7B22">
        <w:t xml:space="preserve"> </w:t>
      </w:r>
      <w:r w:rsidR="00BE30A9">
        <w:fldChar w:fldCharType="begin"/>
      </w:r>
      <w:r w:rsidR="00BE30A9">
        <w:instrText xml:space="preserve"> ADDIN ZOTERO_ITEM CSL_CITATION {"citationID":"2q5g747ctv","properties":{"formattedCitation":"[29]","plainCitation":"[29]"},"citationItems":[{"id":348,"uris":["http://zotero.org/groups/1103374/items/6PISQUX8"],"uri":["http://zotero.org/groups/1103374/items/6PISQUX8"],"itemData":{"id":348,"type":"webpage","title":"HomeKit Developer Guide, Apple Developer","URL":"https://developer.apple.com/library/content/documentation/Networking Internet/Conceptual/HomeKitDeveloperGuide/Introduction/Introduction.html","accessed":{"date-parts":[["2017",3,21]]}}}],"schema":"https://github.com/citation-style-language/schema/raw/master/csl-citation.json"} </w:instrText>
      </w:r>
      <w:r w:rsidR="00BE30A9">
        <w:fldChar w:fldCharType="separate"/>
      </w:r>
      <w:r w:rsidR="00BE30A9">
        <w:rPr>
          <w:noProof/>
        </w:rPr>
        <w:t>[29]</w:t>
      </w:r>
      <w:r w:rsidR="00BE30A9">
        <w:fldChar w:fldCharType="end"/>
      </w:r>
      <w:r w:rsidR="009C7B22">
        <w:t>.</w:t>
      </w:r>
      <w:r w:rsidRPr="006C6F11">
        <w:t xml:space="preserve"> They are, however, not yet updated to </w:t>
      </w:r>
      <w:r w:rsidRPr="006C6F11">
        <w:rPr>
          <w:i/>
        </w:rPr>
        <w:t>Swift 3</w:t>
      </w:r>
      <w:r w:rsidR="003716BC">
        <w:t xml:space="preserve">. </w:t>
      </w:r>
      <w:proofErr w:type="spellStart"/>
      <w:r w:rsidR="003716BC">
        <w:t>OOPer</w:t>
      </w:r>
      <w:proofErr w:type="spellEnd"/>
      <w:r w:rsidR="003716BC">
        <w:t xml:space="preserve"> on </w:t>
      </w:r>
      <w:proofErr w:type="spellStart"/>
      <w:r w:rsidR="003716BC" w:rsidRPr="005B61C0">
        <w:t>G</w:t>
      </w:r>
      <w:r w:rsidR="00BE30A9">
        <w:t>ithub</w:t>
      </w:r>
      <w:proofErr w:type="spellEnd"/>
      <w:r w:rsidR="00BE30A9">
        <w:t xml:space="preserve"> </w:t>
      </w:r>
      <w:r w:rsidR="00BE30A9">
        <w:fldChar w:fldCharType="begin"/>
      </w:r>
      <w:r w:rsidR="00BE30A9">
        <w:instrText xml:space="preserve"> ADDIN ZOTERO_ITEM CSL_CITATION {"citationID":"1ch4ft0e6g","properties":{"formattedCitation":"[30]","plainCitation":"[30]"},"citationItems":[{"id":349,"uris":["http://zotero.org/groups/1103374/items/E45JNEHZ"],"uri":["http://zotero.org/groups/1103374/items/E45JNEHZ"],"itemData":{"id":349,"type":"webpage","title":"OOPer Github, 3rd ed","URL":"https://github.com/ooper-shlab/HMCatalog-Swift3","author":[{"literal":"OOPer Github"}],"accessed":{"date-parts":[["2017",3,21]]}}}],"schema":"https://github.com/citation-style-language/schema/raw/master/csl-citation.json"} </w:instrText>
      </w:r>
      <w:r w:rsidR="00BE30A9">
        <w:fldChar w:fldCharType="separate"/>
      </w:r>
      <w:r w:rsidR="00BE30A9">
        <w:rPr>
          <w:noProof/>
        </w:rPr>
        <w:t>[30]</w:t>
      </w:r>
      <w:r w:rsidR="00BE30A9">
        <w:fldChar w:fldCharType="end"/>
      </w:r>
      <w:r w:rsidRPr="006C6F11">
        <w:t xml:space="preserve"> has converted Apples sample code from </w:t>
      </w:r>
      <w:r w:rsidRPr="006C6F11">
        <w:rPr>
          <w:i/>
        </w:rPr>
        <w:t>Swift 2.3</w:t>
      </w:r>
      <w:r w:rsidRPr="006C6F11">
        <w:t xml:space="preserve"> to </w:t>
      </w:r>
      <w:r w:rsidRPr="006C6F11">
        <w:rPr>
          <w:i/>
        </w:rPr>
        <w:t>Swift 3</w:t>
      </w:r>
      <w:r w:rsidRPr="006C6F11">
        <w:t xml:space="preserve">. These codes not only provide a basic framework on the linkage to the </w:t>
      </w:r>
      <w:proofErr w:type="spellStart"/>
      <w:r w:rsidRPr="006C6F11">
        <w:rPr>
          <w:i/>
        </w:rPr>
        <w:t>Homekit</w:t>
      </w:r>
      <w:proofErr w:type="spellEnd"/>
      <w:r w:rsidRPr="006C6F11">
        <w:rPr>
          <w:i/>
        </w:rPr>
        <w:t xml:space="preserve"> </w:t>
      </w:r>
      <w:r w:rsidRPr="006C6F11">
        <w:t>products, they are also used in our mobile application.</w:t>
      </w:r>
    </w:p>
    <w:p w14:paraId="391A7A45" w14:textId="77777777" w:rsidR="00FF3322" w:rsidRDefault="00FF3322" w:rsidP="00FF3322"/>
    <w:p w14:paraId="1D511E4E" w14:textId="00C34742" w:rsidR="00435895" w:rsidRDefault="005F0FD5" w:rsidP="00FF3322">
      <w:r>
        <w:t xml:space="preserve">The </w:t>
      </w:r>
      <w:proofErr w:type="spellStart"/>
      <w:r>
        <w:t>HomeKit</w:t>
      </w:r>
      <w:proofErr w:type="spellEnd"/>
      <w:r>
        <w:t xml:space="preserve"> compatible devices, </w:t>
      </w:r>
      <w:proofErr w:type="spellStart"/>
      <w:r>
        <w:t>Elgato</w:t>
      </w:r>
      <w:proofErr w:type="spellEnd"/>
      <w:r>
        <w:t xml:space="preserve"> Eve Room is used to obtain </w:t>
      </w:r>
      <w:r w:rsidR="002E4EE8">
        <w:t xml:space="preserve">the </w:t>
      </w:r>
      <w:r w:rsidR="00435895">
        <w:t>thermal</w:t>
      </w:r>
      <w:r>
        <w:t>, air quality and humidity measurements of the room.</w:t>
      </w:r>
      <w:r w:rsidR="00435895">
        <w:t xml:space="preserve"> </w:t>
      </w:r>
      <w:r w:rsidR="00FF3322" w:rsidRPr="006C6F11">
        <w:t xml:space="preserve">As the aim of the project is </w:t>
      </w:r>
      <w:r w:rsidR="00F34A69">
        <w:t xml:space="preserve">to change the room temperature, </w:t>
      </w:r>
      <w:proofErr w:type="gramStart"/>
      <w:r w:rsidR="00F34A69">
        <w:t>at the moment</w:t>
      </w:r>
      <w:proofErr w:type="gramEnd"/>
      <w:r w:rsidR="00E35938">
        <w:t>,</w:t>
      </w:r>
      <w:r w:rsidR="002E4EE8">
        <w:t xml:space="preserve"> this is achieved by using </w:t>
      </w:r>
      <w:r w:rsidR="00A83711">
        <w:t>a</w:t>
      </w:r>
      <w:r w:rsidR="002E4EE8">
        <w:t xml:space="preserve"> smart on off switch</w:t>
      </w:r>
      <w:r w:rsidR="00A83711">
        <w:t xml:space="preserve"> – </w:t>
      </w:r>
      <w:proofErr w:type="spellStart"/>
      <w:r w:rsidR="00A83711">
        <w:t>Elgato</w:t>
      </w:r>
      <w:proofErr w:type="spellEnd"/>
      <w:r w:rsidR="00A83711">
        <w:t xml:space="preserve"> Eve Energy. In the future, this can be implemented using </w:t>
      </w:r>
      <w:proofErr w:type="spellStart"/>
      <w:r w:rsidR="00A83711">
        <w:t>HomeKit</w:t>
      </w:r>
      <w:proofErr w:type="spellEnd"/>
      <w:r w:rsidR="00A83711">
        <w:t xml:space="preserve"> compatible </w:t>
      </w:r>
      <w:r w:rsidR="00F34A69">
        <w:t>thermostats</w:t>
      </w:r>
      <w:r w:rsidR="00A83711">
        <w:t xml:space="preserve"> for more effective control of the room temperature.  </w:t>
      </w:r>
    </w:p>
    <w:p w14:paraId="5BD29F42" w14:textId="77777777" w:rsidR="00435895" w:rsidRDefault="00435895" w:rsidP="00FF3322"/>
    <w:p w14:paraId="3F4C9035" w14:textId="77777777" w:rsidR="00FF3322" w:rsidRPr="006C6F11" w:rsidRDefault="00FF3322" w:rsidP="00FF3322"/>
    <w:p w14:paraId="77450E34" w14:textId="6951C4AC" w:rsidR="00FF3322" w:rsidRPr="006C6F11" w:rsidRDefault="00415F93" w:rsidP="00415F93">
      <w:pPr>
        <w:pStyle w:val="Heading3"/>
        <w:numPr>
          <w:ilvl w:val="2"/>
          <w:numId w:val="38"/>
        </w:numPr>
      </w:pPr>
      <w:bookmarkStart w:id="31" w:name="_Toc477822898"/>
      <w:r>
        <w:t>iOS User Interface</w:t>
      </w:r>
      <w:r w:rsidR="007676F6">
        <w:t xml:space="preserve"> Design</w:t>
      </w:r>
      <w:bookmarkEnd w:id="31"/>
    </w:p>
    <w:p w14:paraId="4A792BFC" w14:textId="77777777" w:rsidR="00B06538" w:rsidRPr="006C6F11" w:rsidRDefault="00B06538" w:rsidP="00FF3322">
      <w:pPr>
        <w:rPr>
          <w:i/>
        </w:rPr>
      </w:pPr>
    </w:p>
    <w:p w14:paraId="6D5CBB3C" w14:textId="7FB056E1" w:rsidR="00B06538" w:rsidRPr="006C6F11" w:rsidRDefault="00B06538" w:rsidP="006451EE">
      <w:r w:rsidRPr="006C6F11">
        <w:t>Most of the</w:t>
      </w:r>
      <w:r w:rsidR="007E5379">
        <w:t xml:space="preserve"> mobile apps such as </w:t>
      </w:r>
      <w:proofErr w:type="spellStart"/>
      <w:r w:rsidR="007E5379">
        <w:t>Sleepbot</w:t>
      </w:r>
      <w:proofErr w:type="spellEnd"/>
      <w:r w:rsidR="007E5379">
        <w:t xml:space="preserve"> </w:t>
      </w:r>
      <w:r w:rsidR="007E5379" w:rsidRPr="00945BFD">
        <w:fldChar w:fldCharType="begin"/>
      </w:r>
      <w:r w:rsidR="00BE30A9" w:rsidRPr="00945BFD">
        <w:instrText xml:space="preserve"> ADDIN ZOTERO_ITEM CSL_CITATION {"citationID":"adujr0s61o","properties":{"formattedCitation":"[31]","plainCitation":"[31]"},"citationItems":[{"id":327,"uris":["http://zotero.org/groups/1103374/items/SAZNXPX7"],"uri":["http://zotero.org/groups/1103374/items/SAZNXPX7"],"itemData":{"id":327,"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007E5379" w:rsidRPr="00945BFD">
        <w:fldChar w:fldCharType="separate"/>
      </w:r>
      <w:r w:rsidR="00BE30A9" w:rsidRPr="00945BFD">
        <w:t>[31]</w:t>
      </w:r>
      <w:r w:rsidR="007E5379" w:rsidRPr="00945BFD">
        <w:fldChar w:fldCharType="end"/>
      </w:r>
      <w:r w:rsidR="007E5379">
        <w:t xml:space="preserve"> and </w:t>
      </w:r>
      <w:proofErr w:type="spellStart"/>
      <w:r w:rsidR="007E5379" w:rsidRPr="00945BFD">
        <w:t>Sleepcycle</w:t>
      </w:r>
      <w:proofErr w:type="spellEnd"/>
      <w:r w:rsidR="007E5379" w:rsidRPr="00945BFD">
        <w:t xml:space="preserve"> </w:t>
      </w:r>
      <w:r w:rsidR="007E5379" w:rsidRPr="00945BFD">
        <w:fldChar w:fldCharType="begin"/>
      </w:r>
      <w:r w:rsidR="00BE30A9" w:rsidRPr="00945BFD">
        <w:instrText xml:space="preserve"> ADDIN ZOTERO_ITEM CSL_CITATION {"citationID":"a9hjmva187","properties":{"formattedCitation":"[32]","plainCitation":"[32]"},"citationItems":[{"id":131,"uris":["http://zotero.org/groups/1103374/items/DXKRDZHI"],"uri":["http://zotero.org/groups/1103374/items/DXKRDZHI"],"itemData":{"id":131,"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7E5379" w:rsidRPr="00945BFD">
        <w:fldChar w:fldCharType="separate"/>
      </w:r>
      <w:r w:rsidR="00BE30A9" w:rsidRPr="00945BFD">
        <w:t>[32]</w:t>
      </w:r>
      <w:r w:rsidR="007E5379" w:rsidRPr="00945BFD">
        <w:fldChar w:fldCharType="end"/>
      </w:r>
      <w:r w:rsidRPr="006C6F11">
        <w:t xml:space="preserve"> only provid</w:t>
      </w:r>
      <w:r w:rsidR="001318EE">
        <w:t xml:space="preserve">es an interface that allows </w:t>
      </w:r>
      <w:r w:rsidRPr="006C6F11">
        <w:t>user</w:t>
      </w:r>
      <w:r w:rsidR="001318EE">
        <w:t>s to view</w:t>
      </w:r>
      <w:r w:rsidRPr="006C6F11">
        <w:t xml:space="preserve"> data on </w:t>
      </w:r>
      <w:r w:rsidR="001318EE">
        <w:t xml:space="preserve">their </w:t>
      </w:r>
      <w:r w:rsidRPr="006C6F11">
        <w:t>sleep quality. Our mobile application aims to provide a simple and intuitive interface for the users to control the various hardware that are linked t</w:t>
      </w:r>
      <w:r w:rsidR="0033206B">
        <w:t>o the system, as well as to view</w:t>
      </w:r>
      <w:r w:rsidRPr="006C6F11">
        <w:t xml:space="preserve"> important data, such as target temperatu</w:t>
      </w:r>
      <w:r w:rsidR="0033206B">
        <w:t>re and the quality of sleep. Therefore</w:t>
      </w:r>
      <w:r w:rsidR="00371322">
        <w:t>,</w:t>
      </w:r>
      <w:r w:rsidR="0033206B">
        <w:t xml:space="preserve"> it has </w:t>
      </w:r>
      <w:r w:rsidRPr="006C6F11">
        <w:t xml:space="preserve">a minimalistic design with a login page and four other main pages as follows: </w:t>
      </w:r>
    </w:p>
    <w:p w14:paraId="1987E296" w14:textId="77777777" w:rsidR="00B06538" w:rsidRPr="006C6F11" w:rsidRDefault="00B06538" w:rsidP="00B06538"/>
    <w:p w14:paraId="0D0C5CA7" w14:textId="77777777" w:rsidR="00B06538" w:rsidRPr="006C6F11" w:rsidRDefault="00B06538" w:rsidP="00B06538">
      <w:r w:rsidRPr="006C6F11">
        <w:rPr>
          <w:i/>
        </w:rPr>
        <w:t>(1) Login:</w:t>
      </w:r>
      <w:r w:rsidRPr="006C6F11">
        <w:t xml:space="preserve"> The user would first be prompted to the login page of the mobile application upon launch. Buttons are also present to navigate to the </w:t>
      </w:r>
      <w:r w:rsidRPr="006C6F11">
        <w:lastRenderedPageBreak/>
        <w:t xml:space="preserve">registration page and the ‘forget password’ page for the user to register an account without having the need to access the website. Upon successful logging-in, the user will be prompted to a tab bar controller consisting of four tabs – a control tab, a reminder tab, a data tab and a logout tab. </w:t>
      </w:r>
    </w:p>
    <w:p w14:paraId="2E4B2313" w14:textId="77777777" w:rsidR="00B06538" w:rsidRPr="006C6F11" w:rsidRDefault="00B06538" w:rsidP="00B06538"/>
    <w:p w14:paraId="521CB8EF" w14:textId="77777777" w:rsidR="00381DEB" w:rsidRDefault="00B06538" w:rsidP="00381DEB">
      <w:pPr>
        <w:pStyle w:val="Bibliography"/>
      </w:pPr>
      <w:r w:rsidRPr="006C6F11">
        <w:rPr>
          <w:i/>
        </w:rPr>
        <w:t xml:space="preserve">(2) Control of </w:t>
      </w:r>
      <w:proofErr w:type="spellStart"/>
      <w:r w:rsidRPr="006C6F11">
        <w:rPr>
          <w:i/>
        </w:rPr>
        <w:t>HomeKit</w:t>
      </w:r>
      <w:proofErr w:type="spellEnd"/>
      <w:r w:rsidRPr="006C6F11">
        <w:rPr>
          <w:i/>
        </w:rPr>
        <w:t xml:space="preserve"> products</w:t>
      </w:r>
      <w:r w:rsidRPr="006C6F11">
        <w:t xml:space="preserve">: </w:t>
      </w:r>
    </w:p>
    <w:p w14:paraId="4FBF7BA1" w14:textId="77777777" w:rsidR="008419AE" w:rsidRPr="008419AE" w:rsidRDefault="008419AE" w:rsidP="008419AE"/>
    <w:p w14:paraId="138D506B" w14:textId="38011A8F" w:rsidR="00B06538" w:rsidRPr="006C6F11" w:rsidRDefault="00B06538" w:rsidP="00381DEB">
      <w:pPr>
        <w:pStyle w:val="Bibliography"/>
        <w:ind w:left="0" w:firstLine="0"/>
      </w:pPr>
      <w:r w:rsidRPr="006C6F11">
        <w:t xml:space="preserve">The control page consists of a table view where </w:t>
      </w:r>
      <w:r w:rsidR="008419AE">
        <w:t xml:space="preserve">connected </w:t>
      </w:r>
      <w:proofErr w:type="spellStart"/>
      <w:r w:rsidR="008419AE" w:rsidRPr="008419AE">
        <w:rPr>
          <w:i/>
        </w:rPr>
        <w:t>HomeKit</w:t>
      </w:r>
      <w:proofErr w:type="spellEnd"/>
      <w:r w:rsidR="008419AE">
        <w:t xml:space="preserve"> devices are displayed. </w:t>
      </w:r>
      <w:r w:rsidRPr="006C6F11">
        <w:t xml:space="preserve">It is in a hierarchy structure, where the list of homes </w:t>
      </w:r>
      <w:r w:rsidR="002B0F45" w:rsidRPr="006C6F11">
        <w:t>is</w:t>
      </w:r>
      <w:r w:rsidRPr="006C6F11">
        <w:t xml:space="preserve"> first listed, the user can choose to view the different accessories in each home and choose to show the configurations of each accessory. This “top-down” hierarchy has the advantage of reducing distraction or information overload to the user</w:t>
      </w:r>
      <w:r w:rsidR="00381DEB">
        <w:t xml:space="preserve"> </w:t>
      </w:r>
      <w:r w:rsidR="00381DEB">
        <w:fldChar w:fldCharType="begin"/>
      </w:r>
      <w:r w:rsidR="00BE30A9">
        <w:instrText xml:space="preserve"> ADDIN ZOTERO_ITEM CSL_CITATION {"citationID":"2h3qsodm4m","properties":{"formattedCitation":"[33]","plainCitation":"[33]"},"citationItems":[{"id":341,"uris":["http://zotero.org/groups/1103374/items/UGIWR55U"],"uri":["http://zotero.org/groups/1103374/items/UGIWR55U"],"itemData":{"id":341,"type":"paper-conference","title":"Guidelines for handheld mobile device interface design","container-title":"In Proceedings of the 2004 DSI Annual Meeting","source":"CiteSeer","abstract":"While there has been much successful work in developing rules to guide the design and implementation of interfaces for desktop machines and their applications, the design of mobile device interfaces is still relatively unexplored and unproven. This paper discusses the characteristics and limitations of current mobile device interfaces, especially compared to the desktop environment. Using existing interface guidelines as a starting point, a set of practical design guidelines for mobile device interfaces is proposed.","author":[{"family":"Gong","given":"Jun"},{"family":"Tarasewich","given":"Peter"}],"issued":{"date-parts":[["2004"]]}}}],"schema":"https://github.com/citation-style-language/schema/raw/master/csl-citation.json"} </w:instrText>
      </w:r>
      <w:r w:rsidR="00381DEB">
        <w:fldChar w:fldCharType="separate"/>
      </w:r>
      <w:r w:rsidR="00BE30A9">
        <w:rPr>
          <w:noProof/>
        </w:rPr>
        <w:t>[33]</w:t>
      </w:r>
      <w:r w:rsidR="00381DEB">
        <w:fldChar w:fldCharType="end"/>
      </w:r>
      <w:r w:rsidRPr="006C6F11">
        <w:t xml:space="preserve">.The accessories listed includes the </w:t>
      </w:r>
      <w:r w:rsidRPr="006C6F11">
        <w:rPr>
          <w:i/>
        </w:rPr>
        <w:t>Eve Room</w:t>
      </w:r>
      <w:r w:rsidRPr="006C6F11">
        <w:t xml:space="preserve"> and </w:t>
      </w:r>
      <w:r w:rsidRPr="006C6F11">
        <w:rPr>
          <w:i/>
        </w:rPr>
        <w:t>Eve Energy</w:t>
      </w:r>
      <w:r w:rsidRPr="006C6F11">
        <w:t xml:space="preserve"> that are being used in the temperature control module of our product. Also, the user can perform actions easier on the different products –</w:t>
      </w:r>
      <w:r w:rsidR="002B0F45">
        <w:t xml:space="preserve">the user no longer </w:t>
      </w:r>
      <w:proofErr w:type="gramStart"/>
      <w:r w:rsidR="002B0F45">
        <w:t xml:space="preserve">has </w:t>
      </w:r>
      <w:r w:rsidRPr="006C6F11">
        <w:t>to</w:t>
      </w:r>
      <w:proofErr w:type="gramEnd"/>
      <w:r w:rsidRPr="006C6F11">
        <w:t xml:space="preserve"> leave the application to view or change the configurations at the ‘Home’ </w:t>
      </w:r>
      <w:r w:rsidR="00E563C6">
        <w:t>app</w:t>
      </w:r>
      <w:r w:rsidRPr="006C6F11">
        <w:t>.</w:t>
      </w:r>
    </w:p>
    <w:p w14:paraId="2F52DB69" w14:textId="77777777" w:rsidR="00B06538" w:rsidRPr="006C6F11" w:rsidRDefault="00B06538" w:rsidP="00B06538"/>
    <w:p w14:paraId="7DD69091" w14:textId="4EB40EC3" w:rsidR="00B319C3" w:rsidRDefault="00B06538" w:rsidP="00B06538">
      <w:r w:rsidRPr="006C6F11">
        <w:rPr>
          <w:i/>
        </w:rPr>
        <w:t>(3) Data collection</w:t>
      </w:r>
      <w:r w:rsidRPr="006C6F11">
        <w:t>: The data page is the main page of the mobile application. It is wh</w:t>
      </w:r>
      <w:r w:rsidR="00B319C3">
        <w:t>ere the user</w:t>
      </w:r>
      <w:r w:rsidR="00E721D6">
        <w:t xml:space="preserve"> send</w:t>
      </w:r>
      <w:r w:rsidR="00B319C3">
        <w:t>s</w:t>
      </w:r>
      <w:r w:rsidR="00E721D6">
        <w:t xml:space="preserve"> data to</w:t>
      </w:r>
      <w:r w:rsidR="00B319C3">
        <w:t xml:space="preserve"> the server, view</w:t>
      </w:r>
      <w:r w:rsidR="000C47C5">
        <w:t xml:space="preserve"> the real-</w:t>
      </w:r>
      <w:r w:rsidR="005165C4">
        <w:t xml:space="preserve">time room and </w:t>
      </w:r>
      <w:r w:rsidRPr="006C6F11">
        <w:t xml:space="preserve">body temperature and the target body temperature for sleep optimization. </w:t>
      </w:r>
    </w:p>
    <w:p w14:paraId="41DF0620" w14:textId="77777777" w:rsidR="00B319C3" w:rsidRDefault="00B319C3" w:rsidP="00B06538"/>
    <w:p w14:paraId="23FADEEE" w14:textId="3642276F" w:rsidR="00B319C3" w:rsidRDefault="00B06538" w:rsidP="00B06538">
      <w:r w:rsidRPr="006C6F11">
        <w:t xml:space="preserve">The user interface </w:t>
      </w:r>
      <w:r w:rsidR="00B319C3">
        <w:t xml:space="preserve">includes </w:t>
      </w:r>
      <w:r w:rsidRPr="006C6F11">
        <w:t xml:space="preserve">a ‘start’ and a ‘stop’ button for the user to commence recording data from the </w:t>
      </w:r>
      <w:r w:rsidRPr="006C6F11">
        <w:rPr>
          <w:i/>
        </w:rPr>
        <w:t xml:space="preserve">Microsoft </w:t>
      </w:r>
      <w:r w:rsidRPr="006C6F11">
        <w:t xml:space="preserve">band and </w:t>
      </w:r>
      <w:r w:rsidRPr="006C6F11">
        <w:rPr>
          <w:i/>
        </w:rPr>
        <w:t>Eve Room</w:t>
      </w:r>
      <w:r w:rsidRPr="006C6F11">
        <w:t xml:space="preserve"> when </w:t>
      </w:r>
      <w:r w:rsidR="00B22CED">
        <w:t xml:space="preserve">the user is </w:t>
      </w:r>
      <w:r w:rsidRPr="006C6F11">
        <w:t xml:space="preserve">about to sleep, and to end when the user wakes up. Throughout the period when the user is asleep, data will be uploaded to the web server every 10 minutes in a </w:t>
      </w:r>
      <w:proofErr w:type="spellStart"/>
      <w:r w:rsidRPr="006C6F11">
        <w:rPr>
          <w:i/>
        </w:rPr>
        <w:t>json</w:t>
      </w:r>
      <w:proofErr w:type="spellEnd"/>
      <w:r w:rsidRPr="006C6F11">
        <w:t xml:space="preserve"> format, to classify the sleeping quality using machine learning. </w:t>
      </w:r>
    </w:p>
    <w:p w14:paraId="44C1B994" w14:textId="77777777" w:rsidR="00B319C3" w:rsidRDefault="00B319C3" w:rsidP="00B06538"/>
    <w:p w14:paraId="18B80A03" w14:textId="5D6FA25C" w:rsidR="00B06538" w:rsidRPr="006C6F11" w:rsidRDefault="00B06538" w:rsidP="00B06538">
      <w:r w:rsidRPr="006C6F11">
        <w:t>Feedback of the target body temperature and sleeping quality will be sent back to the mobile application in real time and displayed on the user interface. An output textbox at the bottom of the screen is there to keep the user informed of what is happening during the data collection process</w:t>
      </w:r>
      <w:r w:rsidR="00351C16">
        <w:t xml:space="preserve"> </w:t>
      </w:r>
      <w:r w:rsidR="00351C16">
        <w:fldChar w:fldCharType="begin"/>
      </w:r>
      <w:r w:rsidR="00BE30A9">
        <w:instrText xml:space="preserve"> ADDIN ZOTERO_ITEM CSL_CITATION {"citationID":"dj33b84s7","properties":{"formattedCitation":"[34]","plainCitation":"[34]"},"citationItems":[{"id":344,"uris":["http://zotero.org/groups/1103374/items/2MT276CV"],"uri":["http://zotero.org/groups/1103374/items/2MT276CV"],"itemData":{"id":344,"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BE30A9">
        <w:rPr>
          <w:noProof/>
        </w:rPr>
        <w:t>[34]</w:t>
      </w:r>
      <w:r w:rsidR="00351C16">
        <w:fldChar w:fldCharType="end"/>
      </w:r>
      <w:r w:rsidR="00351C16">
        <w:t xml:space="preserve">. </w:t>
      </w:r>
      <w:r w:rsidRPr="006C6F11">
        <w:t xml:space="preserve"> In case the user does not want to follow the target body temperature generated by the machine learning algorithm, there is an ‘override’ button for the user to set his/her own desired target room temperature using the circular slider on the top of the page, which allows intuitive control of favourable room temperature</w:t>
      </w:r>
      <w:r w:rsidR="00351C16">
        <w:t xml:space="preserve"> </w:t>
      </w:r>
      <w:r w:rsidR="00351C16">
        <w:fldChar w:fldCharType="begin"/>
      </w:r>
      <w:r w:rsidR="00BE30A9">
        <w:instrText xml:space="preserve"> ADDIN ZOTERO_ITEM CSL_CITATION {"citationID":"rsmoe4djv","properties":{"formattedCitation":"[34]","plainCitation":"[34]"},"citationItems":[{"id":344,"uris":["http://zotero.org/groups/1103374/items/2MT276CV"],"uri":["http://zotero.org/groups/1103374/items/2MT276CV"],"itemData":{"id":344,"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rsidR="00351C16">
        <w:fldChar w:fldCharType="separate"/>
      </w:r>
      <w:r w:rsidR="00BE30A9">
        <w:rPr>
          <w:noProof/>
        </w:rPr>
        <w:t>[34]</w:t>
      </w:r>
      <w:r w:rsidR="00351C16">
        <w:fldChar w:fldCharType="end"/>
      </w:r>
      <w:r w:rsidRPr="006C6F11">
        <w:t xml:space="preserve">. Lastly, a switch is present for the user to input whether he/she has had a good night, for further machine learning purposes. </w:t>
      </w:r>
    </w:p>
    <w:p w14:paraId="6764D7C6" w14:textId="77777777" w:rsidR="00B06538" w:rsidRPr="006C6F11" w:rsidRDefault="00B06538" w:rsidP="00B06538"/>
    <w:p w14:paraId="22B6BA19" w14:textId="1B54B0ED" w:rsidR="00B06538" w:rsidRPr="006C6F11" w:rsidRDefault="00B06538" w:rsidP="00B06538">
      <w:r w:rsidRPr="006C6F11">
        <w:rPr>
          <w:i/>
        </w:rPr>
        <w:t>(4) Calendar integration:</w:t>
      </w:r>
      <w:r w:rsidRPr="006C6F11">
        <w:t xml:space="preserve"> The reminder page is an override function in addition to the automatic calendar integration. This is more convenient as it </w:t>
      </w:r>
      <w:r w:rsidRPr="006C6F11">
        <w:lastRenderedPageBreak/>
        <w:t>allows the user to set a reminder to sleep early. There is a ‘date-picker’ in the middle to input the date and time where the user wishes the reminder to be set. The reminder content can be entered in the text field below the ‘date-picker’. A reminder can then be set easily by clicking the ‘set reminder’ button.</w:t>
      </w:r>
      <w:r w:rsidR="00DE52F2">
        <w:t xml:space="preserve"> </w:t>
      </w:r>
    </w:p>
    <w:p w14:paraId="570E0B86" w14:textId="77777777" w:rsidR="00B06538" w:rsidRPr="006C6F11" w:rsidRDefault="00B06538" w:rsidP="00B06538"/>
    <w:p w14:paraId="50DD0798" w14:textId="77777777" w:rsidR="00B06538" w:rsidRPr="006C6F11" w:rsidRDefault="00B06538" w:rsidP="00B06538">
      <w:r w:rsidRPr="006C6F11">
        <w:rPr>
          <w:i/>
        </w:rPr>
        <w:t>(5) Logout:</w:t>
      </w:r>
      <w:r w:rsidRPr="006C6F11">
        <w:t xml:space="preserve"> The logout page has a ‘logout’ button. Upon successful logging-out, the user will be prompted back to the login page, which is where the application was first launched. </w:t>
      </w:r>
    </w:p>
    <w:p w14:paraId="60382995" w14:textId="77777777" w:rsidR="006147D5" w:rsidRPr="006C6F11" w:rsidRDefault="006147D5" w:rsidP="006147D5"/>
    <w:p w14:paraId="2593F31A" w14:textId="26BD80FB" w:rsidR="001E2AF0" w:rsidRDefault="001E2AF0" w:rsidP="007676F6">
      <w:pPr>
        <w:pStyle w:val="Heading3"/>
      </w:pPr>
      <w:bookmarkStart w:id="32" w:name="_Toc477822899"/>
      <w:r w:rsidRPr="006C6F11">
        <w:t xml:space="preserve">Implementation </w:t>
      </w:r>
      <w:r w:rsidR="007676F6">
        <w:t xml:space="preserve">of </w:t>
      </w:r>
      <w:r w:rsidRPr="006C6F11">
        <w:t>Communication</w:t>
      </w:r>
      <w:bookmarkEnd w:id="32"/>
    </w:p>
    <w:p w14:paraId="594E725A" w14:textId="623DDF0B" w:rsidR="007E02B4" w:rsidRPr="007E02B4" w:rsidRDefault="007E02B4" w:rsidP="007E02B4"/>
    <w:p w14:paraId="33F74170" w14:textId="119F70B7" w:rsidR="00540DA4" w:rsidRDefault="007B6627" w:rsidP="00E61FEE">
      <w:pPr>
        <w:pStyle w:val="BodyText"/>
        <w:tabs>
          <w:tab w:val="clear" w:pos="288"/>
          <w:tab w:val="left" w:pos="284"/>
        </w:tabs>
      </w:pPr>
      <w:r>
        <w:t>Stable and efficient c</w:t>
      </w:r>
      <w:r w:rsidR="001E2AF0" w:rsidRPr="006C6F11">
        <w:t>ommunication</w:t>
      </w:r>
      <w:r>
        <w:t xml:space="preserve"> between </w:t>
      </w:r>
      <w:r w:rsidR="001E2AF0" w:rsidRPr="006C6F11">
        <w:t xml:space="preserve">the mobile application and backend server </w:t>
      </w:r>
      <w:r>
        <w:t xml:space="preserve">is essential </w:t>
      </w:r>
      <w:r w:rsidR="001E2AF0" w:rsidRPr="006C6F11">
        <w:t xml:space="preserve">as </w:t>
      </w:r>
      <w:r>
        <w:t>large amount of data are required to transmit regularly in between</w:t>
      </w:r>
      <w:r w:rsidR="00BE7410">
        <w:t>,</w:t>
      </w:r>
      <w:r>
        <w:t xml:space="preserve"> while the user is asleep. </w:t>
      </w:r>
      <w:proofErr w:type="spellStart"/>
      <w:r w:rsidR="001E2AF0" w:rsidRPr="006C6F11">
        <w:t>Alamofire</w:t>
      </w:r>
      <w:proofErr w:type="spellEnd"/>
      <w:r w:rsidR="001E2AF0" w:rsidRPr="006C6F11">
        <w:t xml:space="preserve"> is an HTTP networking library written in Swift for iOS and Mac OS X. </w:t>
      </w:r>
      <w:r>
        <w:t xml:space="preserve">The library </w:t>
      </w:r>
      <w:r w:rsidR="005D2DBB">
        <w:t>constrains</w:t>
      </w:r>
      <w:r>
        <w:t xml:space="preserve"> elegant interface that </w:t>
      </w:r>
      <w:r w:rsidR="005D2DBB">
        <w:t>utilises</w:t>
      </w:r>
      <w:r>
        <w:t xml:space="preserve"> on Apple’s Foundation Common networking tasks </w:t>
      </w:r>
      <w:r w:rsidR="00565778">
        <w:fldChar w:fldCharType="begin"/>
      </w:r>
      <w:r w:rsidR="00BE30A9">
        <w:instrText xml:space="preserve"> ADDIN ZOTERO_ITEM CSL_CITATION {"citationID":"a262ib53j2e","properties":{"formattedCitation":"[35]","plainCitation":"[35]"},"citationItems":[{"id":317,"uris":["http://zotero.org/groups/1103374/items/BUZIQQBD"],"uri":["http://zotero.org/groups/1103374/items/BUZIQQBD"],"itemData":{"id":317,"type":"webpage","title":"Alamofire Reference","URL":"http://cocoadocs.org/docsets/Alamofire/4.3.0/","accessed":{"date-parts":[["2017",3,21]]}}}],"schema":"https://github.com/citation-style-language/schema/raw/master/csl-citation.json"} </w:instrText>
      </w:r>
      <w:r w:rsidR="00565778">
        <w:fldChar w:fldCharType="separate"/>
      </w:r>
      <w:r w:rsidR="00BE30A9">
        <w:t>[35]</w:t>
      </w:r>
      <w:r w:rsidR="00565778">
        <w:fldChar w:fldCharType="end"/>
      </w:r>
      <w:r w:rsidR="001E2AF0" w:rsidRPr="006C6F11">
        <w:t xml:space="preserve">. </w:t>
      </w:r>
      <w:r w:rsidR="00540DA4">
        <w:t>In order, t</w:t>
      </w:r>
      <w:r w:rsidR="00C16556" w:rsidRPr="006C6F11">
        <w:t>o</w:t>
      </w:r>
      <w:r w:rsidR="00540DA4">
        <w:t xml:space="preserve"> receive and transmit </w:t>
      </w:r>
      <w:r w:rsidR="001E2AF0" w:rsidRPr="006C6F11">
        <w:t>physiological data and output</w:t>
      </w:r>
      <w:r w:rsidR="00540DA4">
        <w:t xml:space="preserve"> from the server</w:t>
      </w:r>
      <w:r w:rsidR="001E2AF0" w:rsidRPr="006C6F11">
        <w:t xml:space="preserve">, </w:t>
      </w:r>
      <w:r w:rsidR="00540DA4">
        <w:t>chainable request and</w:t>
      </w:r>
      <w:r w:rsidR="001E2AF0" w:rsidRPr="006C6F11">
        <w:t xml:space="preserve"> response methods</w:t>
      </w:r>
      <w:r w:rsidR="00540DA4">
        <w:t xml:space="preserve"> are used</w:t>
      </w:r>
      <w:r w:rsidR="001E2AF0" w:rsidRPr="006C6F11">
        <w:t xml:space="preserve"> to de</w:t>
      </w:r>
      <w:r w:rsidR="00540DA4">
        <w:t>-</w:t>
      </w:r>
      <w:r w:rsidR="001E2AF0" w:rsidRPr="006C6F11">
        <w:t xml:space="preserve">serializing JSON in both the backend and frontend applications. </w:t>
      </w:r>
    </w:p>
    <w:p w14:paraId="41AF2207" w14:textId="22D253DA" w:rsidR="00CD10ED" w:rsidRDefault="00280373" w:rsidP="00280373">
      <w:pPr>
        <w:pStyle w:val="BodyText"/>
        <w:tabs>
          <w:tab w:val="clear" w:pos="288"/>
          <w:tab w:val="left" w:pos="284"/>
        </w:tabs>
        <w:ind w:firstLine="0"/>
      </w:pPr>
      <w:r>
        <w:tab/>
      </w:r>
      <w:proofErr w:type="spellStart"/>
      <w:r w:rsidR="008A5E45">
        <w:t>Alamofire</w:t>
      </w:r>
      <w:proofErr w:type="spellEnd"/>
      <w:r w:rsidR="008A5E45">
        <w:t xml:space="preserve"> provides</w:t>
      </w:r>
      <w:r w:rsidR="001E2AF0" w:rsidRPr="006C6F11">
        <w:t xml:space="preserve"> various type of GET and POST request</w:t>
      </w:r>
      <w:r w:rsidR="008A5E45">
        <w:t>s</w:t>
      </w:r>
      <w:r w:rsidR="001E2AF0" w:rsidRPr="006C6F11">
        <w:t xml:space="preserve"> API for performing data transmission. By encoding data into JSON format, </w:t>
      </w:r>
      <w:r w:rsidR="008A5E45">
        <w:t>data are upload</w:t>
      </w:r>
      <w:r w:rsidR="00EA7DF5">
        <w:t>ed</w:t>
      </w:r>
      <w:r w:rsidR="008A5E45">
        <w:t xml:space="preserve"> and download</w:t>
      </w:r>
      <w:r w:rsidR="00EA7DF5">
        <w:t>ed</w:t>
      </w:r>
      <w:r w:rsidR="008A5E45">
        <w:t xml:space="preserve"> </w:t>
      </w:r>
      <w:r w:rsidR="001E2AF0" w:rsidRPr="006C6F11">
        <w:t xml:space="preserve">between mobile application and backend server </w:t>
      </w:r>
      <w:r w:rsidR="00EA7DF5">
        <w:t>efficiently</w:t>
      </w:r>
      <w:r w:rsidR="00EA7DF5">
        <w:t xml:space="preserve">, </w:t>
      </w:r>
      <w:r w:rsidR="001E2AF0" w:rsidRPr="006C6F11">
        <w:t xml:space="preserve">through </w:t>
      </w:r>
      <w:r w:rsidR="00EA7DF5">
        <w:t xml:space="preserve">specific </w:t>
      </w:r>
      <w:r w:rsidR="001E2AF0" w:rsidRPr="006C6F11">
        <w:t xml:space="preserve">URL from the backend. </w:t>
      </w:r>
      <w:r w:rsidR="001E3410">
        <w:t xml:space="preserve"> This is an industrial standard approach in data transmission between servers.  </w:t>
      </w:r>
      <w:r w:rsidR="00D0747A">
        <w:t xml:space="preserve">The </w:t>
      </w:r>
      <w:proofErr w:type="spellStart"/>
      <w:r w:rsidR="00D0747A">
        <w:t>NSDictionary</w:t>
      </w:r>
      <w:proofErr w:type="spellEnd"/>
      <w:r w:rsidR="00D0747A">
        <w:t xml:space="preserve"> class in Swift was used </w:t>
      </w:r>
      <w:r w:rsidR="00CD10ED">
        <w:t xml:space="preserve">to set for the key and value field of the JSON data, </w:t>
      </w:r>
      <w:r w:rsidR="001E2AF0" w:rsidRPr="006C6F11">
        <w:t>the c</w:t>
      </w:r>
      <w:r w:rsidR="00CD10ED">
        <w:t xml:space="preserve">orresponding data from backend is obtained from the related key and value pair. </w:t>
      </w:r>
    </w:p>
    <w:p w14:paraId="37E1F7F9" w14:textId="40A62A3C" w:rsidR="001E2AF0" w:rsidRPr="006C6F11" w:rsidRDefault="001E2AF0" w:rsidP="00280373">
      <w:pPr>
        <w:pStyle w:val="BodyText"/>
        <w:tabs>
          <w:tab w:val="clear" w:pos="288"/>
          <w:tab w:val="left" w:pos="284"/>
        </w:tabs>
        <w:ind w:firstLine="0"/>
      </w:pPr>
      <w:r w:rsidRPr="006C6F11">
        <w:t>The general communication channels are listed as below:</w:t>
      </w:r>
    </w:p>
    <w:p w14:paraId="72F2E8E4" w14:textId="6F419875" w:rsidR="001E2AF0" w:rsidRPr="006C6F11" w:rsidRDefault="00285561" w:rsidP="001E2AF0">
      <w:pPr>
        <w:pStyle w:val="BodyText"/>
        <w:numPr>
          <w:ilvl w:val="0"/>
          <w:numId w:val="32"/>
        </w:numPr>
        <w:tabs>
          <w:tab w:val="clear" w:pos="288"/>
          <w:tab w:val="left" w:pos="284"/>
        </w:tabs>
      </w:pPr>
      <w:r>
        <w:t xml:space="preserve">When a user </w:t>
      </w:r>
      <w:r w:rsidR="001E2AF0" w:rsidRPr="006C6F11">
        <w:t>register</w:t>
      </w:r>
      <w:r>
        <w:t>s</w:t>
      </w:r>
      <w:r w:rsidR="001E2AF0" w:rsidRPr="006C6F11">
        <w:t xml:space="preserve"> a new account, the corresponding email, username and password will be sent to the backend server.</w:t>
      </w:r>
    </w:p>
    <w:p w14:paraId="6BDD6012" w14:textId="707A86FA" w:rsidR="001E2AF0" w:rsidRPr="006C6F11" w:rsidRDefault="001E2AF0" w:rsidP="001E2AF0">
      <w:pPr>
        <w:pStyle w:val="BodyText"/>
        <w:numPr>
          <w:ilvl w:val="0"/>
          <w:numId w:val="32"/>
        </w:numPr>
        <w:tabs>
          <w:tab w:val="clear" w:pos="288"/>
          <w:tab w:val="left" w:pos="284"/>
        </w:tabs>
      </w:pPr>
      <w:r w:rsidRPr="006C6F11">
        <w:t xml:space="preserve">When </w:t>
      </w:r>
      <w:r w:rsidR="00285561">
        <w:t xml:space="preserve">a </w:t>
      </w:r>
      <w:r w:rsidRPr="006C6F11">
        <w:t>user successfully</w:t>
      </w:r>
      <w:r w:rsidR="00285561">
        <w:t xml:space="preserve"> logon to the system</w:t>
      </w:r>
      <w:r w:rsidRPr="006C6F11">
        <w:t>, username will be sent to server for future usage</w:t>
      </w:r>
      <w:r w:rsidR="00BD0B84">
        <w:t>, as well as an indication that the user is actively using the app</w:t>
      </w:r>
      <w:r w:rsidRPr="006C6F11">
        <w:t>.</w:t>
      </w:r>
    </w:p>
    <w:p w14:paraId="26BB8C73" w14:textId="4EC0F819" w:rsidR="001E2AF0" w:rsidRPr="006C6F11" w:rsidRDefault="001E2AF0" w:rsidP="001E2AF0">
      <w:pPr>
        <w:pStyle w:val="BodyText"/>
        <w:numPr>
          <w:ilvl w:val="0"/>
          <w:numId w:val="32"/>
        </w:numPr>
        <w:tabs>
          <w:tab w:val="clear" w:pos="288"/>
          <w:tab w:val="left" w:pos="284"/>
        </w:tabs>
      </w:pPr>
      <w:r w:rsidRPr="006C6F11">
        <w:t xml:space="preserve">When </w:t>
      </w:r>
      <w:r w:rsidR="00523CB5">
        <w:t xml:space="preserve">the </w:t>
      </w:r>
      <w:r w:rsidRPr="006C6F11">
        <w:t xml:space="preserve">start button is pressed, </w:t>
      </w:r>
      <w:r w:rsidR="00523CB5">
        <w:t xml:space="preserve">a </w:t>
      </w:r>
      <w:r w:rsidRPr="006C6F11">
        <w:t>counter will measure the data buffer size and upload the collected physiological data to backend once it is full (every 10 minutes).</w:t>
      </w:r>
    </w:p>
    <w:p w14:paraId="0407DFA3" w14:textId="12E1380D" w:rsidR="001E2AF0" w:rsidRDefault="001E2AF0" w:rsidP="001E2AF0">
      <w:pPr>
        <w:pStyle w:val="BodyText"/>
        <w:numPr>
          <w:ilvl w:val="0"/>
          <w:numId w:val="32"/>
        </w:numPr>
        <w:tabs>
          <w:tab w:val="clear" w:pos="288"/>
          <w:tab w:val="left" w:pos="284"/>
        </w:tabs>
      </w:pPr>
      <w:r w:rsidRPr="006C6F11">
        <w:t xml:space="preserve">When </w:t>
      </w:r>
      <w:r w:rsidR="000C0747">
        <w:t xml:space="preserve">the </w:t>
      </w:r>
      <w:r w:rsidRPr="006C6F11">
        <w:t>s</w:t>
      </w:r>
      <w:r w:rsidR="005B61C0">
        <w:t xml:space="preserve">top button is pressed, </w:t>
      </w:r>
      <w:r w:rsidR="000C0747">
        <w:t xml:space="preserve">all </w:t>
      </w:r>
      <w:r w:rsidRPr="006C6F11">
        <w:t>physiological</w:t>
      </w:r>
      <w:r w:rsidR="000C0747">
        <w:t xml:space="preserve"> data</w:t>
      </w:r>
      <w:r w:rsidRPr="006C6F11">
        <w:t xml:space="preserve"> and user sleeping quality feedback will be uploaded to the backend for </w:t>
      </w:r>
      <w:r w:rsidR="000C0747">
        <w:t>online</w:t>
      </w:r>
      <w:r w:rsidRPr="006C6F11">
        <w:t xml:space="preserve"> classification.</w:t>
      </w:r>
    </w:p>
    <w:p w14:paraId="2B67B9D3" w14:textId="77777777" w:rsidR="0011581A" w:rsidRPr="006C6F11" w:rsidRDefault="0011581A" w:rsidP="0011581A">
      <w:pPr>
        <w:pStyle w:val="BodyText"/>
        <w:tabs>
          <w:tab w:val="clear" w:pos="288"/>
          <w:tab w:val="left" w:pos="284"/>
        </w:tabs>
        <w:ind w:firstLine="0"/>
      </w:pPr>
    </w:p>
    <w:p w14:paraId="40D738C1" w14:textId="7D4823C0" w:rsidR="001E2AF0" w:rsidRDefault="007676F6" w:rsidP="007676F6">
      <w:pPr>
        <w:pStyle w:val="Heading3"/>
      </w:pPr>
      <w:bookmarkStart w:id="33" w:name="_Toc477822900"/>
      <w:r>
        <w:t xml:space="preserve">Implementation of </w:t>
      </w:r>
      <w:r w:rsidR="001E2AF0" w:rsidRPr="006C6F11">
        <w:t>Security</w:t>
      </w:r>
      <w:bookmarkEnd w:id="33"/>
    </w:p>
    <w:p w14:paraId="22D4C253" w14:textId="071DA165" w:rsidR="001E2AF0" w:rsidRDefault="00E57417" w:rsidP="00976BF9">
      <w:pPr>
        <w:ind w:firstLine="288"/>
      </w:pPr>
      <w:r>
        <w:lastRenderedPageBreak/>
        <w:t xml:space="preserve">To maintain usability and integrity of the network and data, unauthorized activities should be prohibited. </w:t>
      </w:r>
      <w:r w:rsidR="001E2AF0" w:rsidRPr="006C6F11">
        <w:t xml:space="preserve">Data encryption </w:t>
      </w:r>
      <w:r>
        <w:t xml:space="preserve">and user authentication are </w:t>
      </w:r>
      <w:r w:rsidR="001E2AF0" w:rsidRPr="006C6F11">
        <w:t xml:space="preserve">common methods </w:t>
      </w:r>
      <w:r>
        <w:t xml:space="preserve">to allow </w:t>
      </w:r>
      <w:r w:rsidR="001E2AF0" w:rsidRPr="006C6F11">
        <w:t>authorize</w:t>
      </w:r>
      <w:r>
        <w:t>d</w:t>
      </w:r>
      <w:r w:rsidR="00976BF9">
        <w:t xml:space="preserve"> user to perform </w:t>
      </w:r>
      <w:r w:rsidR="001E2AF0" w:rsidRPr="006C6F11">
        <w:t>human-to-m</w:t>
      </w:r>
      <w:r w:rsidR="00976BF9">
        <w:t xml:space="preserve">achine interactions in order to </w:t>
      </w:r>
      <w:r w:rsidR="001E2AF0" w:rsidRPr="006C6F11">
        <w:t>access the c</w:t>
      </w:r>
      <w:r w:rsidR="00565778">
        <w:t>onnected systems and</w:t>
      </w:r>
      <w:r w:rsidR="008F0487">
        <w:t xml:space="preserve"> its</w:t>
      </w:r>
      <w:r w:rsidR="00565778">
        <w:t xml:space="preserve"> resources </w:t>
      </w:r>
      <w:r w:rsidR="00565778">
        <w:fldChar w:fldCharType="begin"/>
      </w:r>
      <w:r w:rsidR="00BE30A9">
        <w:instrText xml:space="preserve"> ADDIN ZOTERO_ITEM CSL_CITATION {"citationID":"a4og04ngjd","properties":{"formattedCitation":"[36]","plainCitation":"[36]"},"citationItems":[{"id":323,"uris":["http://zotero.org/groups/1103374/items/MVRPKGQ9"],"uri":["http://zotero.org/groups/1103374/items/MVRPKGQ9"],"itemData":{"id":323,"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BE30A9">
        <w:t>[36]</w:t>
      </w:r>
      <w:r w:rsidR="00565778">
        <w:fldChar w:fldCharType="end"/>
      </w:r>
      <w:r w:rsidR="00565778">
        <w:t>.</w:t>
      </w:r>
    </w:p>
    <w:p w14:paraId="05D277F1" w14:textId="77777777" w:rsidR="00E57417" w:rsidRPr="006C6F11" w:rsidRDefault="00E57417" w:rsidP="00E57417">
      <w:pPr>
        <w:ind w:firstLine="288"/>
      </w:pPr>
    </w:p>
    <w:p w14:paraId="572FC14B" w14:textId="688C64EF" w:rsidR="001E2AF0" w:rsidRPr="006C6F11" w:rsidRDefault="001E2AF0" w:rsidP="001E2AF0">
      <w:pPr>
        <w:ind w:firstLine="284"/>
      </w:pPr>
      <w:r w:rsidRPr="006C6F11">
        <w:t xml:space="preserve">Cross-site request forgery (CSRF) is an attack vector that allow unauthorized commands transmitted by sending arbitrary HTTP requests from a user that is trusted. CSRF vulnerabilities have been known since 2001 and many websites became victim of this type of attack. Therefore, prevention must be made for every communication through </w:t>
      </w:r>
      <w:r w:rsidR="004C5F4F">
        <w:t xml:space="preserve">the </w:t>
      </w:r>
      <w:r w:rsidRPr="006C6F11">
        <w:t>internet. There are several CSRF prevention techniques by embedding additional authentication data into requests in orde</w:t>
      </w:r>
      <w:r w:rsidR="00565778">
        <w:t xml:space="preserve">r to detect unauthorized usage </w:t>
      </w:r>
      <w:r w:rsidR="00565778">
        <w:fldChar w:fldCharType="begin"/>
      </w:r>
      <w:r w:rsidR="00BE30A9">
        <w:instrText xml:space="preserve"> ADDIN ZOTERO_ITEM CSL_CITATION {"citationID":"a52ok4p993","properties":{"formattedCitation":"[37]","plainCitation":"[37]"},"citationItems":[{"id":326,"uris":["http://zotero.org/groups/1103374/items/RNIFB42I"],"uri":["http://zotero.org/groups/1103374/items/RNIFB42I"],"itemData":{"id":326,"type":"webpage","title":"Cross-Site Request Forgery (CSRF) Prevention Cheat Sheet - OWASP","URL":"https://www.owasp.org/index.php/Cross-Site_Request_Forgery_(CSRF)_Prevention_Cheat_Sheet","accessed":{"date-parts":[["2017",3,21]]}}}],"schema":"https://github.com/citation-style-language/schema/raw/master/csl-citation.json"} </w:instrText>
      </w:r>
      <w:r w:rsidR="00565778">
        <w:fldChar w:fldCharType="separate"/>
      </w:r>
      <w:r w:rsidR="00BE30A9">
        <w:t>[37]</w:t>
      </w:r>
      <w:r w:rsidR="00565778">
        <w:fldChar w:fldCharType="end"/>
      </w:r>
      <w:r w:rsidR="00565778">
        <w:t>.</w:t>
      </w:r>
    </w:p>
    <w:p w14:paraId="660121E9" w14:textId="77777777" w:rsidR="00714145" w:rsidRDefault="00714145" w:rsidP="00C55D21">
      <w:pPr>
        <w:ind w:firstLine="284"/>
      </w:pPr>
    </w:p>
    <w:p w14:paraId="798F6DCC" w14:textId="732CFDF4" w:rsidR="005D48AE" w:rsidRPr="00251D34" w:rsidRDefault="00565778" w:rsidP="005D48AE">
      <w:pPr>
        <w:ind w:firstLine="284"/>
        <w:rPr>
          <w:lang w:val="en-US" w:eastAsia="zh-TW"/>
        </w:rPr>
      </w:pPr>
      <w:r w:rsidRPr="006C6F11">
        <w:t>To</w:t>
      </w:r>
      <w:r w:rsidR="00C55D21" w:rsidRPr="006C6F11">
        <w:t xml:space="preserve"> secure everyday user’s private sleeping physiological data, a login system for each user</w:t>
      </w:r>
      <w:r w:rsidR="004C5F4F">
        <w:t xml:space="preserve"> is designed</w:t>
      </w:r>
      <w:r w:rsidR="00C55D21" w:rsidRPr="006C6F11">
        <w:t xml:space="preserve">. </w:t>
      </w:r>
      <w:r w:rsidR="005D48AE">
        <w:t xml:space="preserve">Users </w:t>
      </w:r>
      <w:r w:rsidR="004C5F4F" w:rsidRPr="006C6F11">
        <w:t>can</w:t>
      </w:r>
      <w:r w:rsidR="005D48AE">
        <w:t xml:space="preserve"> use</w:t>
      </w:r>
      <w:r w:rsidR="00C55D21" w:rsidRPr="006C6F11">
        <w:t xml:space="preserve"> their personal </w:t>
      </w:r>
      <w:r w:rsidR="005D48AE">
        <w:t xml:space="preserve">account </w:t>
      </w:r>
      <w:r w:rsidR="00C55D21" w:rsidRPr="006C6F11">
        <w:t xml:space="preserve">username and password to access </w:t>
      </w:r>
      <w:proofErr w:type="spellStart"/>
      <w:r w:rsidR="00C55D21" w:rsidRPr="006C6F11">
        <w:rPr>
          <w:i/>
        </w:rPr>
        <w:t>Sleepify</w:t>
      </w:r>
      <w:r w:rsidR="00C55D21" w:rsidRPr="006C6F11">
        <w:t>’s</w:t>
      </w:r>
      <w:proofErr w:type="spellEnd"/>
      <w:r w:rsidR="00C55D21" w:rsidRPr="006C6F11">
        <w:t xml:space="preserve"> web interface and mobile application securely. By implementing the Cookie-to-Header Token with </w:t>
      </w:r>
      <w:r w:rsidR="005D48AE">
        <w:t xml:space="preserve">the </w:t>
      </w:r>
      <w:r w:rsidR="00C55D21" w:rsidRPr="006C6F11">
        <w:t>backend server,</w:t>
      </w:r>
      <w:r w:rsidR="005D48AE">
        <w:t xml:space="preserve"> where the token is included in the headers of every HTTP requires, a method known as</w:t>
      </w:r>
      <w:r w:rsidR="00C55D21" w:rsidRPr="006C6F11">
        <w:t xml:space="preserve"> </w:t>
      </w:r>
      <w:r w:rsidR="005D48AE">
        <w:t xml:space="preserve">anti-CSRF technique. This adds an extra layer of security to our system. </w:t>
      </w:r>
    </w:p>
    <w:p w14:paraId="161F36E2" w14:textId="77777777" w:rsidR="005D48AE" w:rsidRDefault="005D48AE" w:rsidP="005D48AE">
      <w:pPr>
        <w:ind w:firstLine="284"/>
      </w:pPr>
    </w:p>
    <w:p w14:paraId="30384A5D" w14:textId="585A87C8" w:rsidR="00C55D21" w:rsidRPr="006C6F11" w:rsidRDefault="00251D34" w:rsidP="005D48AE">
      <w:pPr>
        <w:ind w:firstLine="284"/>
      </w:pPr>
      <w:r>
        <w:t>The frameworks for</w:t>
      </w:r>
      <w:r w:rsidR="00C55D21" w:rsidRPr="006C6F11">
        <w:t xml:space="preserve"> AES256-CBC encryption </w:t>
      </w:r>
      <w:r>
        <w:t xml:space="preserve">has been set up, however it is not fully implemented yet. </w:t>
      </w:r>
      <w:r w:rsidR="00C55D21" w:rsidRPr="006C6F11">
        <w:t xml:space="preserve">Once the system is completed, </w:t>
      </w:r>
      <w:r w:rsidR="000746B4">
        <w:t>function provided by this</w:t>
      </w:r>
      <w:r w:rsidR="00C55D21" w:rsidRPr="006C6F11">
        <w:t xml:space="preserve"> library</w:t>
      </w:r>
      <w:r w:rsidR="000746B4">
        <w:t xml:space="preserve"> can be used to encrypt sensitive data. </w:t>
      </w:r>
      <w:r w:rsidR="002A328D">
        <w:t xml:space="preserve">Furthermore, data protection </w:t>
      </w:r>
      <w:r w:rsidR="00F47F03">
        <w:t>is</w:t>
      </w:r>
      <w:r w:rsidR="002A328D">
        <w:t xml:space="preserve"> enabled on the mobile application, this enables the use of Apples on-board crypt0 engine to encrypt data files related to the app.  </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34" w:name="_Toc477822901"/>
      <w:r>
        <w:t xml:space="preserve">Implementation of the </w:t>
      </w:r>
      <w:r w:rsidR="00C55D21" w:rsidRPr="006C6F11">
        <w:t>Feedback System</w:t>
      </w:r>
      <w:bookmarkEnd w:id="34"/>
    </w:p>
    <w:p w14:paraId="7D2593EF" w14:textId="65BDE875" w:rsidR="00C55D21" w:rsidRDefault="00C55D21" w:rsidP="002E79A4">
      <w:pPr>
        <w:ind w:firstLine="284"/>
      </w:pPr>
      <w:r w:rsidRPr="006C6F11">
        <w:t>As the users woke up everyday, the mobile application will require them to feedback their sleeping quality as good or bad. So that the backend server can classify the physiological data and calculate the optimal body temperature for future usage. Ideally, when the user is sleeping, the backend server will provide an optimal body temperature for the system to adjust the heater every ten minutes. If the user is having a bad sleeping quality at the moment, this optimal body temperature will then compare with the user’s currently body temperature. The system will control the smart plug connecting to the heater with respect of this comparison to achieve the optimal body temperature. If the override button is on, the system will control the heater according to the comparison between the target room temperature and current room temperature. Any changes on body temperature will be neglected. The flow of the system is shown as below:</w:t>
      </w:r>
    </w:p>
    <w:p w14:paraId="2D8B03F3" w14:textId="77777777" w:rsidR="009B150B" w:rsidRDefault="009B150B" w:rsidP="00C55D21">
      <w:pPr>
        <w:ind w:firstLine="284"/>
      </w:pPr>
    </w:p>
    <w:p w14:paraId="49234F94" w14:textId="6AB0B37C" w:rsidR="009B150B" w:rsidRPr="006C6F11" w:rsidRDefault="009B150B" w:rsidP="00C55D21">
      <w:pPr>
        <w:ind w:firstLine="284"/>
      </w:pPr>
      <w:r>
        <w:rPr>
          <w:noProof/>
          <w:lang w:eastAsia="zh-TW"/>
        </w:rPr>
        <w:drawing>
          <wp:inline distT="0" distB="0" distL="0" distR="0" wp14:anchorId="17E28A45" wp14:editId="68DF33F5">
            <wp:extent cx="2908935" cy="2509985"/>
            <wp:effectExtent l="0" t="0" r="12065" b="5080"/>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2627" cy="2521799"/>
                    </a:xfrm>
                    <a:prstGeom prst="rect">
                      <a:avLst/>
                    </a:prstGeom>
                    <a:noFill/>
                    <a:ln>
                      <a:noFill/>
                    </a:ln>
                  </pic:spPr>
                </pic:pic>
              </a:graphicData>
            </a:graphic>
          </wp:inline>
        </w:drawing>
      </w:r>
    </w:p>
    <w:p w14:paraId="386F2440" w14:textId="77777777" w:rsidR="00C55D21" w:rsidRPr="00332DC1" w:rsidRDefault="00C55D21" w:rsidP="001E2AF0">
      <w:pPr>
        <w:ind w:firstLine="284"/>
      </w:pPr>
    </w:p>
    <w:p w14:paraId="7886E2B5" w14:textId="202422C0" w:rsidR="009B150B" w:rsidRDefault="002A39F1" w:rsidP="002A39F1">
      <w:pPr>
        <w:pStyle w:val="Heading3"/>
      </w:pPr>
      <w:bookmarkStart w:id="35" w:name="_Toc477822902"/>
      <w:r>
        <w:t xml:space="preserve">Application </w:t>
      </w:r>
      <w:r w:rsidR="009B150B">
        <w:rPr>
          <w:rFonts w:hint="eastAsia"/>
        </w:rPr>
        <w:t>Testing</w:t>
      </w:r>
      <w:bookmarkEnd w:id="35"/>
    </w:p>
    <w:p w14:paraId="69B4256C" w14:textId="77777777" w:rsidR="009B150B" w:rsidRDefault="009B150B" w:rsidP="009B150B">
      <w:pPr>
        <w:pStyle w:val="BodyText"/>
      </w:pPr>
      <w:r>
        <w:t>Throughout the implementation, we have reduced the data buffer size from 10 minutes to 10 seconds in order to test our code quicker. By checking the HTTP status code, we are able to detect whether the connection with backend server is successful or failure. The backend server terminal console also allows us to check the correctness of data received. Using a hairdryer instead of heater can change the received body temperature of the Microsoft Band faster.</w:t>
      </w:r>
    </w:p>
    <w:p w14:paraId="1BA90C92" w14:textId="77777777" w:rsidR="001E2AF0" w:rsidRPr="001E2AF0" w:rsidRDefault="001E2AF0" w:rsidP="001E2AF0"/>
    <w:p w14:paraId="2E393BC4" w14:textId="152C73FB" w:rsidR="004E523D" w:rsidRDefault="004E523D" w:rsidP="004E523D"/>
    <w:p w14:paraId="656A218C" w14:textId="647C98FD" w:rsidR="004E523D" w:rsidRPr="004E523D" w:rsidRDefault="004E523D" w:rsidP="002A39F1">
      <w:pPr>
        <w:pStyle w:val="Heading2"/>
      </w:pPr>
      <w:bookmarkStart w:id="36" w:name="_Toc477822903"/>
      <w:r>
        <w:t>Web Interface</w:t>
      </w:r>
      <w:bookmarkEnd w:id="36"/>
    </w:p>
    <w:p w14:paraId="09602202" w14:textId="77777777" w:rsidR="00286570" w:rsidRDefault="00286570" w:rsidP="00286570">
      <w:r>
        <w:t xml:space="preserve">As per </w:t>
      </w:r>
      <w:proofErr w:type="spellStart"/>
      <w:r>
        <w:t>Sleepify’s</w:t>
      </w:r>
      <w:proofErr w:type="spellEnd"/>
      <w:r>
        <w:t xml:space="preserve">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1E377DEB"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rsidR="00BE30A9">
        <w:instrText xml:space="preserve"> ADDIN ZOTERO_ITEM CSL_CITATION {"citationID":"vnzZDGFG","properties":{"formattedCitation":"[38], [39]","plainCitation":"[38], [39]"},"citationItems":[{"id":142,"uris":["http://zotero.org/groups/1103374/items/JGZ25DHD"],"uri":["http://zotero.org/groups/1103374/items/JGZ25DHD"],"itemData":{"id":142,"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139,"uris":["http://zotero.org/groups/1103374/items/J4ISBNPI"],"uri":["http://zotero.org/groups/1103374/items/J4ISBNPI"],"itemData":{"id":139,"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BE30A9">
        <w:t>[38], [39]</w:t>
      </w:r>
      <w:r>
        <w:fldChar w:fldCharType="end"/>
      </w:r>
      <w:r>
        <w:t>, a responsive web design was created as a product of extensive testing on different resolutions (from mobile screen resolutions such as 640x960 to quad HD resolutions such as 2560x1440).</w:t>
      </w:r>
    </w:p>
    <w:p w14:paraId="50596479" w14:textId="77777777" w:rsidR="00286570" w:rsidRDefault="00286570" w:rsidP="00286570">
      <w:r>
        <w:t xml:space="preserve"> </w:t>
      </w:r>
    </w:p>
    <w:p w14:paraId="10704995" w14:textId="25CE3182" w:rsidR="00286570" w:rsidRDefault="00286570" w:rsidP="00286570">
      <w:r>
        <w:t xml:space="preserve">To tackle the framework problem of 2., Twitter Bootstrap was used as the library of choice as it is lightweight (only a few static files needed for setup), </w:t>
      </w:r>
      <w:r>
        <w:lastRenderedPageBreak/>
        <w:t xml:space="preserve">flexible (allows overriding of default styles with custom ones), and powerful. </w:t>
      </w:r>
      <w:r w:rsidR="002D1397">
        <w:t>Bootstrap is also built for mobile first when compared to other styling frameworks such as Foundation and Skeleton. Bootstrap</w:t>
      </w:r>
      <w:r>
        <w:t xml:space="preserve"> gives predictable websites (</w:t>
      </w:r>
      <w:r w:rsidR="002D1397">
        <w:t>which can also lead to a lot of perfectly functional websites looking similar</w:t>
      </w:r>
      <w:r>
        <w:t xml:space="preserve">) at the cost of slightly verbose HTML </w:t>
      </w:r>
      <w:r>
        <w:fldChar w:fldCharType="begin"/>
      </w:r>
      <w:r w:rsidR="00BE30A9">
        <w:instrText xml:space="preserve"> ADDIN ZOTERO_ITEM CSL_CITATION {"citationID":"ajs6h8alqi","properties":{"formattedCitation":"[40]","plainCitation":"[40]"},"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BE30A9">
        <w:t>[40]</w:t>
      </w:r>
      <w:r>
        <w:fldChar w:fldCharType="end"/>
      </w:r>
      <w:r>
        <w:t xml:space="preserve">. By following code styles and practices from </w:t>
      </w:r>
      <w:r>
        <w:fldChar w:fldCharType="begin"/>
      </w:r>
      <w:r w:rsidR="00BE30A9">
        <w:instrText xml:space="preserve"> ADDIN ZOTERO_ITEM CSL_CITATION {"citationID":"a22eutbem9a","properties":{"formattedCitation":"[41]","plainCitation":"[41]"},"citationItems":[{"id":144,"uris":["http://zotero.org/groups/1103374/items/MQQUU8MK"],"uri":["http://zotero.org/groups/1103374/items/MQQUU8MK"],"itemData":{"id":144,"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BE30A9">
        <w:t>[41]</w:t>
      </w:r>
      <w:r>
        <w:fldChar w:fldCharType="end"/>
      </w:r>
      <w:r>
        <w:t xml:space="preserve">, a navigation bar, a </w:t>
      </w:r>
      <w:proofErr w:type="spellStart"/>
      <w:r>
        <w:t>jumbotron</w:t>
      </w:r>
      <w:proofErr w:type="spellEnd"/>
      <w:r>
        <w:t xml:space="preserve"> (big heading type text at the top of every page to provide context), sidebars, and footers were created as the base template for </w:t>
      </w:r>
      <w:proofErr w:type="spellStart"/>
      <w:r>
        <w:t>Sleepify</w:t>
      </w:r>
      <w:proofErr w:type="spellEnd"/>
      <w:r>
        <w:t>, thereby fulfilling 3.</w:t>
      </w:r>
    </w:p>
    <w:p w14:paraId="3EC38184" w14:textId="77777777" w:rsidR="00286570" w:rsidRDefault="00286570" w:rsidP="00286570"/>
    <w:p w14:paraId="530AA08E" w14:textId="7885DF93" w:rsidR="009732BA" w:rsidRPr="00BB6C9B" w:rsidRDefault="00286570" w:rsidP="00BB6C9B">
      <w:r>
        <w:t xml:space="preserve">No. 4 is quite subjective, however, Sleepify adhered to the design principles shown in </w:t>
      </w:r>
      <w:r>
        <w:fldChar w:fldCharType="begin"/>
      </w:r>
      <w:r w:rsidR="00BE30A9">
        <w:instrText xml:space="preserve"> ADDIN ZOTERO_ITEM CSL_CITATION {"citationID":"a8sr98ukb7","properties":{"formattedCitation":"[42]","plainCitation":"[42]"},"citationItems":[{"id":111,"uris":["http://zotero.org/groups/1103374/items/3R6FQUI4"],"uri":["http://zotero.org/groups/1103374/items/3R6FQUI4"],"itemData":{"id":111,"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BE30A9">
        <w:t>[42]</w:t>
      </w:r>
      <w:r>
        <w:fldChar w:fldCharType="end"/>
      </w:r>
      <w:r>
        <w:t xml:space="preserve">, to create a flat, minimalistic, and stylish website, as opposed to other design styles such as skeuomorphism </w:t>
      </w:r>
      <w:r>
        <w:fldChar w:fldCharType="begin"/>
      </w:r>
      <w:r w:rsidR="00BE30A9">
        <w:instrText xml:space="preserve"> ADDIN ZOTERO_ITEM CSL_CITATION {"citationID":"a1ld3f2kdkq","properties":{"formattedCitation":"[42]","plainCitation":"[42]"},"citationItems":[{"id":111,"uris":["http://zotero.org/groups/1103374/items/3R6FQUI4"],"uri":["http://zotero.org/groups/1103374/items/3R6FQUI4"],"itemData":{"id":111,"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BE30A9">
        <w:t>[42]</w:t>
      </w:r>
      <w:r>
        <w:fldChar w:fldCharType="end"/>
      </w:r>
      <w:r>
        <w:t>. By respecting Bootstrap’s grid system and whitespace, as well as choosing a modern font (</w:t>
      </w:r>
      <w:proofErr w:type="spellStart"/>
      <w:r>
        <w:t>Josefin</w:t>
      </w:r>
      <w:proofErr w:type="spellEnd"/>
      <w:r>
        <w:t xml:space="preserve"> Sans), </w:t>
      </w:r>
      <w:proofErr w:type="spellStart"/>
      <w:r>
        <w:t>Sleepify</w:t>
      </w:r>
      <w:proofErr w:type="spellEnd"/>
      <w:r>
        <w:t xml:space="preserve">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p w14:paraId="1595880D" w14:textId="1CD9E8B8" w:rsidR="00D04B94" w:rsidRPr="00BB6C9B" w:rsidRDefault="00D04B94" w:rsidP="0033270A">
      <w:pPr>
        <w:pStyle w:val="Heading1"/>
      </w:pPr>
      <w:bookmarkStart w:id="37" w:name="_Toc477822904"/>
      <w:bookmarkStart w:id="38" w:name="_Ref477866909"/>
      <w:bookmarkEnd w:id="8"/>
      <w:bookmarkEnd w:id="9"/>
      <w:r w:rsidRPr="00BB6C9B">
        <w:t>Evaluation Criteria</w:t>
      </w:r>
      <w:r w:rsidR="00BB6C9B">
        <w:t xml:space="preserve"> and Setup</w:t>
      </w:r>
      <w:bookmarkEnd w:id="37"/>
      <w:bookmarkEnd w:id="38"/>
    </w:p>
    <w:p w14:paraId="4CC929A7" w14:textId="7ED08F26" w:rsidR="00BB6C9B" w:rsidRDefault="00BB6C9B" w:rsidP="00AB6F87"/>
    <w:p w14:paraId="22109892" w14:textId="5D8DB535" w:rsidR="00BB6C9B" w:rsidRDefault="00BB6C9B" w:rsidP="00BB6C9B">
      <w:pPr>
        <w:pStyle w:val="Heading1"/>
      </w:pPr>
      <w:bookmarkStart w:id="39" w:name="_Toc477822905"/>
      <w:r>
        <w:t>Results</w:t>
      </w:r>
      <w:bookmarkEnd w:id="39"/>
    </w:p>
    <w:p w14:paraId="206D9131" w14:textId="70B23724" w:rsidR="00BB6C9B" w:rsidRDefault="00BB6C9B" w:rsidP="00BB6C9B"/>
    <w:p w14:paraId="7FFA612D" w14:textId="26B23961" w:rsidR="00BB6C9B" w:rsidRDefault="00BB6C9B" w:rsidP="00BB6C9B">
      <w:pPr>
        <w:pStyle w:val="Heading1"/>
      </w:pPr>
      <w:bookmarkStart w:id="40" w:name="_Toc477822906"/>
      <w:r>
        <w:t>Discussion</w:t>
      </w:r>
      <w:bookmarkEnd w:id="40"/>
      <w:r>
        <w:t xml:space="preserve"> </w:t>
      </w:r>
    </w:p>
    <w:p w14:paraId="1E4FFB28" w14:textId="77777777" w:rsidR="00BB6C9B" w:rsidRPr="00BB6C9B" w:rsidRDefault="00BB6C9B" w:rsidP="00BB6C9B"/>
    <w:p w14:paraId="032CA7DE" w14:textId="7DB14AF5" w:rsidR="0033270A" w:rsidRPr="00BB6C9B" w:rsidRDefault="0033270A" w:rsidP="0033270A">
      <w:pPr>
        <w:pStyle w:val="Heading1"/>
      </w:pPr>
      <w:bookmarkStart w:id="41" w:name="_Toc477822907"/>
      <w:r w:rsidRPr="00BB6C9B">
        <w:t>Conclusion</w:t>
      </w:r>
      <w:bookmarkEnd w:id="41"/>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42" w:name="OLE_LINK46"/>
      <w:bookmarkStart w:id="43"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w:t>
      </w:r>
      <w:proofErr w:type="gramStart"/>
      <w:r w:rsidR="00F6742C" w:rsidRPr="00AD63F2">
        <w:rPr>
          <w:color w:val="BFBFBF" w:themeColor="background1" w:themeShade="BF"/>
        </w:rPr>
        <w:t>in order to</w:t>
      </w:r>
      <w:proofErr w:type="gramEnd"/>
      <w:r w:rsidR="00F6742C" w:rsidRPr="00AD63F2">
        <w:rPr>
          <w:color w:val="BFBFBF" w:themeColor="background1" w:themeShade="BF"/>
        </w:rPr>
        <w:t xml:space="preserve">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w:t>
      </w:r>
      <w:proofErr w:type="spellStart"/>
      <w:r w:rsidR="001C1AC1" w:rsidRPr="00AD63F2">
        <w:rPr>
          <w:color w:val="BFBFBF" w:themeColor="background1" w:themeShade="BF"/>
        </w:rPr>
        <w:t>prelimiarly</w:t>
      </w:r>
      <w:proofErr w:type="spellEnd"/>
      <w:r w:rsidR="001C1AC1" w:rsidRPr="00AD63F2">
        <w:rPr>
          <w:color w:val="BFBFBF" w:themeColor="background1" w:themeShade="BF"/>
        </w:rPr>
        <w:t xml:space="preserve"> works. </w:t>
      </w:r>
    </w:p>
    <w:p w14:paraId="32601DFF" w14:textId="20AC5717" w:rsidR="008652B8" w:rsidRPr="00BB6C9B" w:rsidRDefault="008652B8" w:rsidP="008652B8">
      <w:pPr>
        <w:pStyle w:val="Heading1"/>
      </w:pPr>
      <w:bookmarkStart w:id="44" w:name="_Toc477822908"/>
      <w:r w:rsidRPr="00BB6C9B">
        <w:t>References</w:t>
      </w:r>
      <w:bookmarkEnd w:id="44"/>
    </w:p>
    <w:p w14:paraId="66F77AD4" w14:textId="77777777" w:rsidR="000F2031" w:rsidRPr="000F2031" w:rsidRDefault="002D5B2F" w:rsidP="000F2031">
      <w:pPr>
        <w:pStyle w:val="Bibliography"/>
        <w:rPr>
          <w:sz w:val="15"/>
        </w:rPr>
      </w:pPr>
      <w:r w:rsidRPr="00BB6C9B">
        <w:rPr>
          <w:rFonts w:eastAsia="MS Mincho" w:cs="Arial"/>
          <w:sz w:val="15"/>
        </w:rPr>
        <w:fldChar w:fldCharType="begin"/>
      </w:r>
      <w:r w:rsidR="000F2031">
        <w:rPr>
          <w:rFonts w:eastAsia="MS Mincho" w:cs="Arial"/>
          <w:sz w:val="15"/>
        </w:rPr>
        <w:instrText xml:space="preserve"> ADDIN ZOTERO_BIBL {"custom":[]} CSL_BIBLIOGRAPHY </w:instrText>
      </w:r>
      <w:r w:rsidRPr="00BB6C9B">
        <w:rPr>
          <w:rFonts w:eastAsia="MS Mincho" w:cs="Arial"/>
          <w:sz w:val="15"/>
        </w:rPr>
        <w:fldChar w:fldCharType="separate"/>
      </w:r>
      <w:r w:rsidR="000F2031" w:rsidRPr="000F2031">
        <w:rPr>
          <w:sz w:val="15"/>
        </w:rPr>
        <w:t>[1]</w:t>
      </w:r>
      <w:r w:rsidR="000F2031" w:rsidRPr="000F2031">
        <w:rPr>
          <w:sz w:val="15"/>
        </w:rPr>
        <w:tab/>
        <w:t xml:space="preserve">‘Enter the Matrix: App Retention and Engagement’, </w:t>
      </w:r>
      <w:r w:rsidR="000F2031" w:rsidRPr="000F2031">
        <w:rPr>
          <w:i/>
          <w:iCs/>
          <w:sz w:val="15"/>
        </w:rPr>
        <w:t>Flurry Blog</w:t>
      </w:r>
      <w:r w:rsidR="000F2031" w:rsidRPr="000F2031">
        <w:rPr>
          <w:sz w:val="15"/>
        </w:rPr>
        <w:t>. [Online]. Available: http://flurrymobile.tumblr.com/post/144245637325/appmatrix. [Accessed: 19-Mar-2017].</w:t>
      </w:r>
    </w:p>
    <w:p w14:paraId="3F3012F3" w14:textId="77777777" w:rsidR="000F2031" w:rsidRPr="000F2031" w:rsidRDefault="000F2031" w:rsidP="000F2031">
      <w:pPr>
        <w:pStyle w:val="Bibliography"/>
        <w:rPr>
          <w:sz w:val="15"/>
        </w:rPr>
      </w:pPr>
      <w:r w:rsidRPr="000F2031">
        <w:rPr>
          <w:sz w:val="15"/>
        </w:rPr>
        <w:t>[2]</w:t>
      </w:r>
      <w:r w:rsidRPr="000F2031">
        <w:rPr>
          <w:sz w:val="15"/>
        </w:rPr>
        <w:tab/>
        <w:t>‘App Retention Improves - Apps Used Only Once Declines to 20%’. [Online]. Available: http://info.localytics.com/blog/app-retention-improves. [Accessed: 19-Mar-2017].</w:t>
      </w:r>
    </w:p>
    <w:p w14:paraId="3253B863" w14:textId="77777777" w:rsidR="000F2031" w:rsidRPr="000F2031" w:rsidRDefault="000F2031" w:rsidP="000F2031">
      <w:pPr>
        <w:pStyle w:val="Bibliography"/>
        <w:rPr>
          <w:sz w:val="15"/>
        </w:rPr>
      </w:pPr>
      <w:r w:rsidRPr="000F2031">
        <w:rPr>
          <w:sz w:val="15"/>
        </w:rPr>
        <w:t>[3]</w:t>
      </w:r>
      <w:r w:rsidRPr="000F2031">
        <w:rPr>
          <w:sz w:val="15"/>
        </w:rPr>
        <w:tab/>
        <w:t xml:space="preserve">M. Malik, ‘Heart rate variability’, </w:t>
      </w:r>
      <w:r w:rsidRPr="000F2031">
        <w:rPr>
          <w:i/>
          <w:iCs/>
          <w:sz w:val="15"/>
        </w:rPr>
        <w:t xml:space="preserve">Ann. </w:t>
      </w:r>
      <w:proofErr w:type="spellStart"/>
      <w:r w:rsidRPr="000F2031">
        <w:rPr>
          <w:i/>
          <w:iCs/>
          <w:sz w:val="15"/>
        </w:rPr>
        <w:t>Noninvasive</w:t>
      </w:r>
      <w:proofErr w:type="spellEnd"/>
      <w:r w:rsidRPr="000F2031">
        <w:rPr>
          <w:i/>
          <w:iCs/>
          <w:sz w:val="15"/>
        </w:rPr>
        <w:t xml:space="preserve"> </w:t>
      </w:r>
      <w:proofErr w:type="spellStart"/>
      <w:r w:rsidRPr="000F2031">
        <w:rPr>
          <w:i/>
          <w:iCs/>
          <w:sz w:val="15"/>
        </w:rPr>
        <w:t>Electrocardiol</w:t>
      </w:r>
      <w:proofErr w:type="spellEnd"/>
      <w:r w:rsidRPr="000F2031">
        <w:rPr>
          <w:i/>
          <w:iCs/>
          <w:sz w:val="15"/>
        </w:rPr>
        <w:t>.</w:t>
      </w:r>
      <w:r w:rsidRPr="000F2031">
        <w:rPr>
          <w:sz w:val="15"/>
        </w:rPr>
        <w:t>, vol. 1, no. 2, pp. 151–181, 1996.</w:t>
      </w:r>
    </w:p>
    <w:p w14:paraId="50D58C13" w14:textId="77777777" w:rsidR="000F2031" w:rsidRPr="000F2031" w:rsidRDefault="000F2031" w:rsidP="000F2031">
      <w:pPr>
        <w:pStyle w:val="Bibliography"/>
        <w:rPr>
          <w:sz w:val="15"/>
        </w:rPr>
      </w:pPr>
      <w:r w:rsidRPr="000F2031">
        <w:rPr>
          <w:sz w:val="15"/>
        </w:rPr>
        <w:t>[4]</w:t>
      </w:r>
      <w:r w:rsidRPr="000F2031">
        <w:rPr>
          <w:sz w:val="15"/>
        </w:rPr>
        <w:tab/>
        <w:t xml:space="preserve">E. </w:t>
      </w:r>
      <w:proofErr w:type="spellStart"/>
      <w:r w:rsidRPr="000F2031">
        <w:rPr>
          <w:sz w:val="15"/>
        </w:rPr>
        <w:t>Vanoli</w:t>
      </w:r>
      <w:proofErr w:type="spellEnd"/>
      <w:r w:rsidRPr="000F2031">
        <w:rPr>
          <w:sz w:val="15"/>
        </w:rPr>
        <w:t xml:space="preserve">, P. B. </w:t>
      </w:r>
      <w:proofErr w:type="gramStart"/>
      <w:r w:rsidRPr="000F2031">
        <w:rPr>
          <w:sz w:val="15"/>
        </w:rPr>
        <w:t>Adamson,  null</w:t>
      </w:r>
      <w:proofErr w:type="gramEnd"/>
      <w:r w:rsidRPr="000F2031">
        <w:rPr>
          <w:sz w:val="15"/>
        </w:rPr>
        <w:t xml:space="preserve"> Ba-Lin, G. D. Pinna, R. </w:t>
      </w:r>
      <w:proofErr w:type="spellStart"/>
      <w:r w:rsidRPr="000F2031">
        <w:rPr>
          <w:sz w:val="15"/>
        </w:rPr>
        <w:t>Lazzara</w:t>
      </w:r>
      <w:proofErr w:type="spellEnd"/>
      <w:r w:rsidRPr="000F2031">
        <w:rPr>
          <w:sz w:val="15"/>
        </w:rPr>
        <w:t xml:space="preserve">, and W. C. Orr, ‘Heart rate variability during specific sleep stages. </w:t>
      </w:r>
      <w:r w:rsidRPr="000F2031">
        <w:rPr>
          <w:sz w:val="15"/>
        </w:rPr>
        <w:lastRenderedPageBreak/>
        <w:t xml:space="preserve">A comparison of healthy subjects with patients after myocardial infarction’, </w:t>
      </w:r>
      <w:r w:rsidRPr="000F2031">
        <w:rPr>
          <w:i/>
          <w:iCs/>
          <w:sz w:val="15"/>
        </w:rPr>
        <w:t>Circulation</w:t>
      </w:r>
      <w:r w:rsidRPr="000F2031">
        <w:rPr>
          <w:sz w:val="15"/>
        </w:rPr>
        <w:t>, vol. 91, no. 7, pp. 1918–1922, Apr. 1995.</w:t>
      </w:r>
    </w:p>
    <w:p w14:paraId="2B6B9423" w14:textId="77777777" w:rsidR="000F2031" w:rsidRPr="000F2031" w:rsidRDefault="000F2031" w:rsidP="000F2031">
      <w:pPr>
        <w:pStyle w:val="Bibliography"/>
        <w:rPr>
          <w:sz w:val="15"/>
        </w:rPr>
      </w:pPr>
      <w:r w:rsidRPr="000F2031">
        <w:rPr>
          <w:sz w:val="15"/>
        </w:rPr>
        <w:t>[5]</w:t>
      </w:r>
      <w:r w:rsidRPr="000F2031">
        <w:rPr>
          <w:sz w:val="15"/>
        </w:rPr>
        <w:tab/>
        <w:t xml:space="preserve">J. W. </w:t>
      </w:r>
      <w:proofErr w:type="spellStart"/>
      <w:r w:rsidRPr="000F2031">
        <w:rPr>
          <w:sz w:val="15"/>
        </w:rPr>
        <w:t>Mold</w:t>
      </w:r>
      <w:proofErr w:type="spellEnd"/>
      <w:r w:rsidRPr="000F2031">
        <w:rPr>
          <w:sz w:val="15"/>
        </w:rPr>
        <w:t xml:space="preserve">, J. H. Woolley, and Z. </w:t>
      </w:r>
      <w:proofErr w:type="spellStart"/>
      <w:r w:rsidRPr="000F2031">
        <w:rPr>
          <w:sz w:val="15"/>
        </w:rPr>
        <w:t>Nagykaldi</w:t>
      </w:r>
      <w:proofErr w:type="spellEnd"/>
      <w:r w:rsidRPr="000F2031">
        <w:rPr>
          <w:sz w:val="15"/>
        </w:rPr>
        <w:t xml:space="preserve">, ‘Associations between night sweats and other sleep disturbances: An OKPRN study’, </w:t>
      </w:r>
      <w:r w:rsidRPr="000F2031">
        <w:rPr>
          <w:i/>
          <w:iCs/>
          <w:sz w:val="15"/>
        </w:rPr>
        <w:t>Ann. Fam. Med.</w:t>
      </w:r>
      <w:r w:rsidRPr="000F2031">
        <w:rPr>
          <w:sz w:val="15"/>
        </w:rPr>
        <w:t>, vol. 4, no. 5, pp. 423–426, Oct. 2006.</w:t>
      </w:r>
    </w:p>
    <w:p w14:paraId="591ED762" w14:textId="77777777" w:rsidR="000F2031" w:rsidRPr="000F2031" w:rsidRDefault="000F2031" w:rsidP="000F2031">
      <w:pPr>
        <w:pStyle w:val="Bibliography"/>
        <w:rPr>
          <w:sz w:val="15"/>
        </w:rPr>
      </w:pPr>
      <w:r w:rsidRPr="000F2031">
        <w:rPr>
          <w:sz w:val="15"/>
        </w:rPr>
        <w:t>[6]</w:t>
      </w:r>
      <w:r w:rsidRPr="000F2031">
        <w:rPr>
          <w:sz w:val="15"/>
        </w:rPr>
        <w:tab/>
        <w:t xml:space="preserve">A. </w:t>
      </w:r>
      <w:proofErr w:type="spellStart"/>
      <w:r w:rsidRPr="000F2031">
        <w:rPr>
          <w:sz w:val="15"/>
        </w:rPr>
        <w:t>Sadeh</w:t>
      </w:r>
      <w:proofErr w:type="spellEnd"/>
      <w:r w:rsidRPr="000F2031">
        <w:rPr>
          <w:sz w:val="15"/>
        </w:rPr>
        <w:t xml:space="preserve">, K. M. Sharkey, and M. A. </w:t>
      </w:r>
      <w:proofErr w:type="spellStart"/>
      <w:r w:rsidRPr="000F2031">
        <w:rPr>
          <w:sz w:val="15"/>
        </w:rPr>
        <w:t>Carskadon</w:t>
      </w:r>
      <w:proofErr w:type="spellEnd"/>
      <w:r w:rsidRPr="000F2031">
        <w:rPr>
          <w:sz w:val="15"/>
        </w:rPr>
        <w:t xml:space="preserve">, ‘Activity-based sleep-wake identification: an empirical test of methodological issues’, </w:t>
      </w:r>
      <w:r w:rsidRPr="000F2031">
        <w:rPr>
          <w:i/>
          <w:iCs/>
          <w:sz w:val="15"/>
        </w:rPr>
        <w:t>Sleep</w:t>
      </w:r>
      <w:r w:rsidRPr="000F2031">
        <w:rPr>
          <w:sz w:val="15"/>
        </w:rPr>
        <w:t>, vol. 17, no. 3, pp. 201–207, Apr. 1994.</w:t>
      </w:r>
    </w:p>
    <w:p w14:paraId="0F39AE2F" w14:textId="77777777" w:rsidR="000F2031" w:rsidRPr="000F2031" w:rsidRDefault="000F2031" w:rsidP="000F2031">
      <w:pPr>
        <w:pStyle w:val="Bibliography"/>
        <w:rPr>
          <w:sz w:val="15"/>
        </w:rPr>
      </w:pPr>
      <w:r w:rsidRPr="000F2031">
        <w:rPr>
          <w:sz w:val="15"/>
        </w:rPr>
        <w:t>[7]</w:t>
      </w:r>
      <w:r w:rsidRPr="000F2031">
        <w:rPr>
          <w:sz w:val="15"/>
        </w:rPr>
        <w:tab/>
        <w:t xml:space="preserve">‘What is SaaS’, </w:t>
      </w:r>
      <w:proofErr w:type="spellStart"/>
      <w:r w:rsidRPr="000F2031">
        <w:rPr>
          <w:i/>
          <w:iCs/>
          <w:sz w:val="15"/>
        </w:rPr>
        <w:t>Interoute</w:t>
      </w:r>
      <w:proofErr w:type="spellEnd"/>
      <w:r w:rsidRPr="000F2031">
        <w:rPr>
          <w:sz w:val="15"/>
        </w:rPr>
        <w:t>, 01-Mar-2017. [Online]. Available: http://www.interoute.com/what-saas. [Accessed: 19-Mar-2017].</w:t>
      </w:r>
    </w:p>
    <w:p w14:paraId="32DC03E9" w14:textId="77777777" w:rsidR="000F2031" w:rsidRPr="000F2031" w:rsidRDefault="000F2031" w:rsidP="000F2031">
      <w:pPr>
        <w:pStyle w:val="Bibliography"/>
        <w:rPr>
          <w:sz w:val="15"/>
        </w:rPr>
      </w:pPr>
      <w:r w:rsidRPr="000F2031">
        <w:rPr>
          <w:sz w:val="15"/>
        </w:rPr>
        <w:t>[8]</w:t>
      </w:r>
      <w:r w:rsidRPr="000F2031">
        <w:rPr>
          <w:sz w:val="15"/>
        </w:rPr>
        <w:tab/>
        <w:t xml:space="preserve">J. P. • M. 30 and 2016, ‘Top 25 Most Popular SaaS, Cloud Applications for Business’, </w:t>
      </w:r>
      <w:r w:rsidRPr="000F2031">
        <w:rPr>
          <w:i/>
          <w:iCs/>
          <w:sz w:val="15"/>
        </w:rPr>
        <w:t>ChannelE2E</w:t>
      </w:r>
      <w:r w:rsidRPr="000F2031">
        <w:rPr>
          <w:sz w:val="15"/>
        </w:rPr>
        <w:t>, 30-Mar-2016. [Online]. Available: https://www.channele2e.com/2016/03/30/top-25-most-popular-saas-and-cloud-applications/. [Accessed: 19-Mar-2017].</w:t>
      </w:r>
    </w:p>
    <w:p w14:paraId="3D8EDC62" w14:textId="77777777" w:rsidR="000F2031" w:rsidRPr="000F2031" w:rsidRDefault="000F2031" w:rsidP="000F2031">
      <w:pPr>
        <w:pStyle w:val="Bibliography"/>
        <w:rPr>
          <w:sz w:val="15"/>
        </w:rPr>
      </w:pPr>
      <w:r w:rsidRPr="000F2031">
        <w:rPr>
          <w:sz w:val="15"/>
        </w:rPr>
        <w:t>[9]</w:t>
      </w:r>
      <w:r w:rsidRPr="000F2031">
        <w:rPr>
          <w:sz w:val="15"/>
        </w:rPr>
        <w:tab/>
        <w:t xml:space="preserve">A. Heredia, R. </w:t>
      </w:r>
      <w:proofErr w:type="spellStart"/>
      <w:r w:rsidRPr="000F2031">
        <w:rPr>
          <w:sz w:val="15"/>
        </w:rPr>
        <w:t>Colomo</w:t>
      </w:r>
      <w:proofErr w:type="spellEnd"/>
      <w:r w:rsidRPr="000F2031">
        <w:rPr>
          <w:sz w:val="15"/>
        </w:rPr>
        <w:t xml:space="preserve">-Palacios, and A. de </w:t>
      </w:r>
      <w:proofErr w:type="spellStart"/>
      <w:r w:rsidRPr="000F2031">
        <w:rPr>
          <w:sz w:val="15"/>
        </w:rPr>
        <w:t>Amescua</w:t>
      </w:r>
      <w:proofErr w:type="spellEnd"/>
      <w:r w:rsidRPr="000F2031">
        <w:rPr>
          <w:sz w:val="15"/>
        </w:rPr>
        <w:t xml:space="preserve">, ‘Software Business Models from a Distribution Perspective: A Systematic Mapping Study’, </w:t>
      </w:r>
      <w:r w:rsidRPr="000F2031">
        <w:rPr>
          <w:i/>
          <w:iCs/>
          <w:sz w:val="15"/>
        </w:rPr>
        <w:t xml:space="preserve">Procedia </w:t>
      </w:r>
      <w:proofErr w:type="spellStart"/>
      <w:r w:rsidRPr="000F2031">
        <w:rPr>
          <w:i/>
          <w:iCs/>
          <w:sz w:val="15"/>
        </w:rPr>
        <w:t>Comput</w:t>
      </w:r>
      <w:proofErr w:type="spellEnd"/>
      <w:r w:rsidRPr="000F2031">
        <w:rPr>
          <w:i/>
          <w:iCs/>
          <w:sz w:val="15"/>
        </w:rPr>
        <w:t>. Sci.</w:t>
      </w:r>
      <w:r w:rsidRPr="000F2031">
        <w:rPr>
          <w:sz w:val="15"/>
        </w:rPr>
        <w:t>, vol. 64, pp. 395–402, Jan. 2015.</w:t>
      </w:r>
    </w:p>
    <w:p w14:paraId="2CA9742B" w14:textId="77777777" w:rsidR="000F2031" w:rsidRPr="000F2031" w:rsidRDefault="000F2031" w:rsidP="000F2031">
      <w:pPr>
        <w:pStyle w:val="Bibliography"/>
        <w:rPr>
          <w:sz w:val="15"/>
        </w:rPr>
      </w:pPr>
      <w:r w:rsidRPr="000F2031">
        <w:rPr>
          <w:sz w:val="15"/>
        </w:rPr>
        <w:t>[10]</w:t>
      </w:r>
      <w:r w:rsidRPr="000F2031">
        <w:rPr>
          <w:sz w:val="15"/>
        </w:rPr>
        <w:tab/>
        <w:t xml:space="preserve">‘Weighing the Pros and Cons of a SaaS Solution’, </w:t>
      </w:r>
      <w:r w:rsidRPr="000F2031">
        <w:rPr>
          <w:i/>
          <w:iCs/>
          <w:sz w:val="15"/>
        </w:rPr>
        <w:t>AT&amp;T Networking Exchange Blog</w:t>
      </w:r>
      <w:r w:rsidRPr="000F2031">
        <w:rPr>
          <w:sz w:val="15"/>
        </w:rPr>
        <w:t>, 28-Jul-2016. [Online]. Available: https://networkingexchangeblog.att.com/enterprise-business/weighing-pros-cons-saas-solution/. [Accessed: 19-Mar-2017].</w:t>
      </w:r>
    </w:p>
    <w:p w14:paraId="7BDA63EB" w14:textId="77777777" w:rsidR="000F2031" w:rsidRPr="000F2031" w:rsidRDefault="000F2031" w:rsidP="000F2031">
      <w:pPr>
        <w:pStyle w:val="Bibliography"/>
        <w:rPr>
          <w:sz w:val="15"/>
        </w:rPr>
      </w:pPr>
      <w:r w:rsidRPr="000F2031">
        <w:rPr>
          <w:sz w:val="15"/>
        </w:rPr>
        <w:t>[11]</w:t>
      </w:r>
      <w:r w:rsidRPr="000F2031">
        <w:rPr>
          <w:sz w:val="15"/>
        </w:rPr>
        <w:tab/>
        <w:t xml:space="preserve">S. Das, ‘Which is Better, PHP or Python? A Developer’s Take’, </w:t>
      </w:r>
      <w:r w:rsidRPr="000F2031">
        <w:rPr>
          <w:i/>
          <w:iCs/>
          <w:sz w:val="15"/>
        </w:rPr>
        <w:t>LinkedIn Pulse</w:t>
      </w:r>
      <w:r w:rsidRPr="000F2031">
        <w:rPr>
          <w:sz w:val="15"/>
        </w:rPr>
        <w:t>, 11-Jun-2015. [Online]. Available: https://www.linkedin.com/pulse/which-better-php-python-developers-take-srikrishna-das. [Accessed: 19-Mar-2017].</w:t>
      </w:r>
    </w:p>
    <w:p w14:paraId="04382776" w14:textId="77777777" w:rsidR="000F2031" w:rsidRPr="000F2031" w:rsidRDefault="000F2031" w:rsidP="000F2031">
      <w:pPr>
        <w:pStyle w:val="Bibliography"/>
        <w:rPr>
          <w:sz w:val="15"/>
        </w:rPr>
      </w:pPr>
      <w:r w:rsidRPr="000F2031">
        <w:rPr>
          <w:sz w:val="15"/>
        </w:rPr>
        <w:t>[12]</w:t>
      </w:r>
      <w:r w:rsidRPr="000F2031">
        <w:rPr>
          <w:sz w:val="15"/>
        </w:rPr>
        <w:tab/>
        <w:t xml:space="preserve">S. M. Srinivasan and R. S. </w:t>
      </w:r>
      <w:proofErr w:type="spellStart"/>
      <w:r w:rsidRPr="000F2031">
        <w:rPr>
          <w:sz w:val="15"/>
        </w:rPr>
        <w:t>Sangwan</w:t>
      </w:r>
      <w:proofErr w:type="spellEnd"/>
      <w:r w:rsidRPr="000F2031">
        <w:rPr>
          <w:sz w:val="15"/>
        </w:rPr>
        <w:t xml:space="preserve">, ‘Web App Security: A Comparison and Categorization of Testing Frameworks’, </w:t>
      </w:r>
      <w:r w:rsidRPr="000F2031">
        <w:rPr>
          <w:i/>
          <w:iCs/>
          <w:sz w:val="15"/>
        </w:rPr>
        <w:t xml:space="preserve">IEEE </w:t>
      </w:r>
      <w:proofErr w:type="spellStart"/>
      <w:r w:rsidRPr="000F2031">
        <w:rPr>
          <w:i/>
          <w:iCs/>
          <w:sz w:val="15"/>
        </w:rPr>
        <w:t>Softw</w:t>
      </w:r>
      <w:proofErr w:type="spellEnd"/>
      <w:r w:rsidRPr="000F2031">
        <w:rPr>
          <w:i/>
          <w:iCs/>
          <w:sz w:val="15"/>
        </w:rPr>
        <w:t>.</w:t>
      </w:r>
      <w:r w:rsidRPr="000F2031">
        <w:rPr>
          <w:sz w:val="15"/>
        </w:rPr>
        <w:t>, vol. 34, no. 1, pp. 99–102, Jan. 2017.</w:t>
      </w:r>
    </w:p>
    <w:p w14:paraId="794E7B5B" w14:textId="77777777" w:rsidR="000F2031" w:rsidRPr="000F2031" w:rsidRDefault="000F2031" w:rsidP="000F2031">
      <w:pPr>
        <w:pStyle w:val="Bibliography"/>
        <w:rPr>
          <w:sz w:val="15"/>
        </w:rPr>
      </w:pPr>
      <w:r w:rsidRPr="000F2031">
        <w:rPr>
          <w:sz w:val="15"/>
        </w:rPr>
        <w:t>[13]</w:t>
      </w:r>
      <w:r w:rsidRPr="000F2031">
        <w:rPr>
          <w:sz w:val="15"/>
        </w:rPr>
        <w:tab/>
        <w:t xml:space="preserve">tutorialspoint.com, ‘SQL RDBMS Concepts’, </w:t>
      </w:r>
      <w:r w:rsidRPr="000F2031">
        <w:rPr>
          <w:i/>
          <w:iCs/>
          <w:sz w:val="15"/>
        </w:rPr>
        <w:t>www.tutorialspoint.com</w:t>
      </w:r>
      <w:r w:rsidRPr="000F2031">
        <w:rPr>
          <w:sz w:val="15"/>
        </w:rPr>
        <w:t>. [Online]. Available: https://www.tutorialspoint.com/sql/sql-rdbms-concepts.htm. [Accessed: 19-Mar-2017].</w:t>
      </w:r>
    </w:p>
    <w:p w14:paraId="52DF59AE" w14:textId="77777777" w:rsidR="000F2031" w:rsidRPr="000F2031" w:rsidRDefault="000F2031" w:rsidP="000F2031">
      <w:pPr>
        <w:pStyle w:val="Bibliography"/>
        <w:rPr>
          <w:sz w:val="15"/>
        </w:rPr>
      </w:pPr>
      <w:r w:rsidRPr="000F2031">
        <w:rPr>
          <w:sz w:val="15"/>
        </w:rPr>
        <w:t>[14]</w:t>
      </w:r>
      <w:r w:rsidRPr="000F2031">
        <w:rPr>
          <w:sz w:val="15"/>
        </w:rPr>
        <w:tab/>
        <w:t xml:space="preserve">‘NoSQL Databases Explained’, </w:t>
      </w:r>
      <w:r w:rsidRPr="000F2031">
        <w:rPr>
          <w:i/>
          <w:iCs/>
          <w:sz w:val="15"/>
        </w:rPr>
        <w:t>MongoDB</w:t>
      </w:r>
      <w:r w:rsidRPr="000F2031">
        <w:rPr>
          <w:sz w:val="15"/>
        </w:rPr>
        <w:t>. [Online]. Available: https://www.mongodb.com/nosql-explained. [Accessed: 19-Mar-2017].</w:t>
      </w:r>
    </w:p>
    <w:p w14:paraId="5D80395B" w14:textId="77777777" w:rsidR="000F2031" w:rsidRPr="000F2031" w:rsidRDefault="000F2031" w:rsidP="000F2031">
      <w:pPr>
        <w:pStyle w:val="Bibliography"/>
        <w:rPr>
          <w:sz w:val="15"/>
        </w:rPr>
      </w:pPr>
      <w:r w:rsidRPr="000F2031">
        <w:rPr>
          <w:sz w:val="15"/>
        </w:rPr>
        <w:t>[15]</w:t>
      </w:r>
      <w:r w:rsidRPr="000F2031">
        <w:rPr>
          <w:sz w:val="15"/>
        </w:rPr>
        <w:tab/>
        <w:t xml:space="preserve">‘MongoDB at Scale’, </w:t>
      </w:r>
      <w:r w:rsidRPr="000F2031">
        <w:rPr>
          <w:i/>
          <w:iCs/>
          <w:sz w:val="15"/>
        </w:rPr>
        <w:t>MongoDB</w:t>
      </w:r>
      <w:r w:rsidRPr="000F2031">
        <w:rPr>
          <w:sz w:val="15"/>
        </w:rPr>
        <w:t>. [Online]. Available: https://www.mongodb.com/mongodb-scale. [Accessed: 19-Mar-2017].</w:t>
      </w:r>
    </w:p>
    <w:p w14:paraId="1B254D66" w14:textId="77777777" w:rsidR="000F2031" w:rsidRPr="000F2031" w:rsidRDefault="000F2031" w:rsidP="000F2031">
      <w:pPr>
        <w:pStyle w:val="Bibliography"/>
        <w:rPr>
          <w:sz w:val="15"/>
        </w:rPr>
      </w:pPr>
      <w:r w:rsidRPr="000F2031">
        <w:rPr>
          <w:sz w:val="15"/>
        </w:rPr>
        <w:t>[16]</w:t>
      </w:r>
      <w:r w:rsidRPr="000F2031">
        <w:rPr>
          <w:sz w:val="15"/>
        </w:rPr>
        <w:tab/>
        <w:t xml:space="preserve">A. </w:t>
      </w:r>
      <w:proofErr w:type="spellStart"/>
      <w:r w:rsidRPr="000F2031">
        <w:rPr>
          <w:sz w:val="15"/>
        </w:rPr>
        <w:t>Nayak</w:t>
      </w:r>
      <w:proofErr w:type="spellEnd"/>
      <w:r w:rsidRPr="000F2031">
        <w:rPr>
          <w:sz w:val="15"/>
        </w:rPr>
        <w:t xml:space="preserve">, A. </w:t>
      </w:r>
      <w:proofErr w:type="spellStart"/>
      <w:r w:rsidRPr="000F2031">
        <w:rPr>
          <w:sz w:val="15"/>
        </w:rPr>
        <w:t>Poriya</w:t>
      </w:r>
      <w:proofErr w:type="spellEnd"/>
      <w:r w:rsidRPr="000F2031">
        <w:rPr>
          <w:sz w:val="15"/>
        </w:rPr>
        <w:t xml:space="preserve">, and D. </w:t>
      </w:r>
      <w:proofErr w:type="spellStart"/>
      <w:r w:rsidRPr="000F2031">
        <w:rPr>
          <w:sz w:val="15"/>
        </w:rPr>
        <w:t>Poojary</w:t>
      </w:r>
      <w:proofErr w:type="spellEnd"/>
      <w:r w:rsidRPr="000F2031">
        <w:rPr>
          <w:sz w:val="15"/>
        </w:rPr>
        <w:t xml:space="preserve">, ‘Type of NOSQL Databases and its Comparison with Relational Databases’, </w:t>
      </w:r>
      <w:r w:rsidRPr="000F2031">
        <w:rPr>
          <w:i/>
          <w:iCs/>
          <w:sz w:val="15"/>
        </w:rPr>
        <w:t>Int. J. Appl. Inf. Syst.</w:t>
      </w:r>
      <w:r w:rsidRPr="000F2031">
        <w:rPr>
          <w:sz w:val="15"/>
        </w:rPr>
        <w:t>, vol. 5, no. 4, Mar. 2013.</w:t>
      </w:r>
    </w:p>
    <w:p w14:paraId="011706C5" w14:textId="77777777" w:rsidR="000F2031" w:rsidRPr="000F2031" w:rsidRDefault="000F2031" w:rsidP="000F2031">
      <w:pPr>
        <w:pStyle w:val="Bibliography"/>
        <w:rPr>
          <w:sz w:val="15"/>
        </w:rPr>
      </w:pPr>
      <w:r w:rsidRPr="000F2031">
        <w:rPr>
          <w:sz w:val="15"/>
        </w:rPr>
        <w:t>[17]</w:t>
      </w:r>
      <w:r w:rsidRPr="000F2031">
        <w:rPr>
          <w:sz w:val="15"/>
        </w:rPr>
        <w:tab/>
        <w:t>‘Models | Django documentation | Django’. [Online]. Available: https://docs.djangoproject.com/en/1.10/topics/db/models/. [Accessed: 20-Mar-2017].</w:t>
      </w:r>
    </w:p>
    <w:p w14:paraId="6B6B5655" w14:textId="77777777" w:rsidR="000F2031" w:rsidRPr="000F2031" w:rsidRDefault="000F2031" w:rsidP="000F2031">
      <w:pPr>
        <w:pStyle w:val="Bibliography"/>
        <w:rPr>
          <w:sz w:val="15"/>
        </w:rPr>
      </w:pPr>
      <w:r w:rsidRPr="000F2031">
        <w:rPr>
          <w:sz w:val="15"/>
        </w:rPr>
        <w:t>[18]</w:t>
      </w:r>
      <w:r w:rsidRPr="000F2031">
        <w:rPr>
          <w:sz w:val="15"/>
        </w:rPr>
        <w:tab/>
        <w:t xml:space="preserve">‘SQLite vs MySQL vs PostgreSQL: A Comparison </w:t>
      </w:r>
      <w:proofErr w:type="gramStart"/>
      <w:r w:rsidRPr="000F2031">
        <w:rPr>
          <w:sz w:val="15"/>
        </w:rPr>
        <w:t>Of</w:t>
      </w:r>
      <w:proofErr w:type="gramEnd"/>
      <w:r w:rsidRPr="000F2031">
        <w:rPr>
          <w:sz w:val="15"/>
        </w:rPr>
        <w:t xml:space="preserve"> Relational Database Management Systems’, </w:t>
      </w:r>
      <w:proofErr w:type="spellStart"/>
      <w:r w:rsidRPr="000F2031">
        <w:rPr>
          <w:i/>
          <w:iCs/>
          <w:sz w:val="15"/>
        </w:rPr>
        <w:t>DigitalOcean</w:t>
      </w:r>
      <w:proofErr w:type="spellEnd"/>
      <w:r w:rsidRPr="000F2031">
        <w:rPr>
          <w:sz w:val="15"/>
        </w:rPr>
        <w:t>. [Online]. Available: https://www.digitalocean.com/community/tutorials/sqlite-vs-mysql-vs-postgresql-a-comparison-of-relational-database-management-systems. [Accessed: 20-Mar-2017].</w:t>
      </w:r>
    </w:p>
    <w:p w14:paraId="0FDBDF83" w14:textId="77777777" w:rsidR="000F2031" w:rsidRPr="000F2031" w:rsidRDefault="000F2031" w:rsidP="000F2031">
      <w:pPr>
        <w:pStyle w:val="Bibliography"/>
        <w:rPr>
          <w:sz w:val="15"/>
        </w:rPr>
      </w:pPr>
      <w:r w:rsidRPr="000F2031">
        <w:rPr>
          <w:sz w:val="15"/>
        </w:rPr>
        <w:t>[19]</w:t>
      </w:r>
      <w:r w:rsidRPr="000F2031">
        <w:rPr>
          <w:sz w:val="15"/>
        </w:rPr>
        <w:tab/>
        <w:t xml:space="preserve">‘Implementation Limits </w:t>
      </w:r>
      <w:proofErr w:type="gramStart"/>
      <w:r w:rsidRPr="000F2031">
        <w:rPr>
          <w:sz w:val="15"/>
        </w:rPr>
        <w:t>For</w:t>
      </w:r>
      <w:proofErr w:type="gramEnd"/>
      <w:r w:rsidRPr="000F2031">
        <w:rPr>
          <w:sz w:val="15"/>
        </w:rPr>
        <w:t xml:space="preserve"> SQLite’. [Online]. Available: https://www.sqlite.org/limits.html. [Accessed: 20-Mar-2017].</w:t>
      </w:r>
    </w:p>
    <w:p w14:paraId="011A6183" w14:textId="77777777" w:rsidR="000F2031" w:rsidRPr="000F2031" w:rsidRDefault="000F2031" w:rsidP="000F2031">
      <w:pPr>
        <w:pStyle w:val="Bibliography"/>
        <w:rPr>
          <w:sz w:val="15"/>
        </w:rPr>
      </w:pPr>
      <w:r w:rsidRPr="000F2031">
        <w:rPr>
          <w:sz w:val="15"/>
        </w:rPr>
        <w:t>[20]</w:t>
      </w:r>
      <w:r w:rsidRPr="000F2031">
        <w:rPr>
          <w:sz w:val="15"/>
        </w:rPr>
        <w:tab/>
        <w:t>‘</w:t>
      </w:r>
      <w:proofErr w:type="spellStart"/>
      <w:r w:rsidRPr="000F2031">
        <w:rPr>
          <w:sz w:val="15"/>
        </w:rPr>
        <w:t>NoSqlSupport</w:t>
      </w:r>
      <w:proofErr w:type="spellEnd"/>
      <w:r w:rsidRPr="000F2031">
        <w:rPr>
          <w:sz w:val="15"/>
        </w:rPr>
        <w:t xml:space="preserve"> – Django’. [Online]. Available: https://code.djangoproject.com/wiki/NoSqlSupport. [Accessed: 20-Mar-2017].</w:t>
      </w:r>
    </w:p>
    <w:p w14:paraId="6C1B858D" w14:textId="77777777" w:rsidR="000F2031" w:rsidRPr="000F2031" w:rsidRDefault="000F2031" w:rsidP="000F2031">
      <w:pPr>
        <w:pStyle w:val="Bibliography"/>
        <w:rPr>
          <w:sz w:val="15"/>
        </w:rPr>
      </w:pPr>
      <w:r w:rsidRPr="000F2031">
        <w:rPr>
          <w:sz w:val="15"/>
        </w:rPr>
        <w:t>[21]</w:t>
      </w:r>
      <w:r w:rsidRPr="000F2031">
        <w:rPr>
          <w:sz w:val="15"/>
        </w:rPr>
        <w:tab/>
        <w:t xml:space="preserve">N. </w:t>
      </w:r>
      <w:proofErr w:type="spellStart"/>
      <w:r w:rsidRPr="000F2031">
        <w:rPr>
          <w:sz w:val="15"/>
        </w:rPr>
        <w:t>Nurseitov</w:t>
      </w:r>
      <w:proofErr w:type="spellEnd"/>
      <w:r w:rsidRPr="000F2031">
        <w:rPr>
          <w:sz w:val="15"/>
        </w:rPr>
        <w:t xml:space="preserve">, M. Paulson, R. Reynolds, and C. </w:t>
      </w:r>
      <w:proofErr w:type="spellStart"/>
      <w:r w:rsidRPr="000F2031">
        <w:rPr>
          <w:sz w:val="15"/>
        </w:rPr>
        <w:t>Izurieta</w:t>
      </w:r>
      <w:proofErr w:type="spellEnd"/>
      <w:r w:rsidRPr="000F2031">
        <w:rPr>
          <w:sz w:val="15"/>
        </w:rPr>
        <w:t xml:space="preserve">, ‘Comparison of JSON and XML Data Interchange Formats: A Case Study’, Department of Computer Science Montana State University – Bozeman </w:t>
      </w:r>
      <w:proofErr w:type="spellStart"/>
      <w:r w:rsidRPr="000F2031">
        <w:rPr>
          <w:sz w:val="15"/>
        </w:rPr>
        <w:t>Bozeman</w:t>
      </w:r>
      <w:proofErr w:type="spellEnd"/>
      <w:r w:rsidRPr="000F2031">
        <w:rPr>
          <w:sz w:val="15"/>
        </w:rPr>
        <w:t>, Montana, 59715, USA.</w:t>
      </w:r>
    </w:p>
    <w:p w14:paraId="76DF5D71" w14:textId="77777777" w:rsidR="000F2031" w:rsidRPr="000F2031" w:rsidRDefault="000F2031" w:rsidP="000F2031">
      <w:pPr>
        <w:pStyle w:val="Bibliography"/>
        <w:rPr>
          <w:sz w:val="15"/>
        </w:rPr>
      </w:pPr>
      <w:r w:rsidRPr="000F2031">
        <w:rPr>
          <w:sz w:val="15"/>
        </w:rPr>
        <w:t>[22]</w:t>
      </w:r>
      <w:r w:rsidRPr="000F2031">
        <w:rPr>
          <w:sz w:val="15"/>
        </w:rPr>
        <w:tab/>
        <w:t xml:space="preserve">A. </w:t>
      </w:r>
      <w:proofErr w:type="spellStart"/>
      <w:r w:rsidRPr="000F2031">
        <w:rPr>
          <w:sz w:val="15"/>
        </w:rPr>
        <w:t>Sumaray</w:t>
      </w:r>
      <w:proofErr w:type="spellEnd"/>
      <w:r w:rsidRPr="000F2031">
        <w:rPr>
          <w:sz w:val="15"/>
        </w:rPr>
        <w:t xml:space="preserve"> and S. K. </w:t>
      </w:r>
      <w:proofErr w:type="spellStart"/>
      <w:r w:rsidRPr="000F2031">
        <w:rPr>
          <w:sz w:val="15"/>
        </w:rPr>
        <w:t>Makki</w:t>
      </w:r>
      <w:proofErr w:type="spellEnd"/>
      <w:r w:rsidRPr="000F2031">
        <w:rPr>
          <w:sz w:val="15"/>
        </w:rPr>
        <w:t xml:space="preserve">, ‘A Comparison of Data Serialization Formats for Optimal Efficiency on a Mobile Platform’, in </w:t>
      </w:r>
      <w:r w:rsidRPr="000F2031">
        <w:rPr>
          <w:i/>
          <w:iCs/>
          <w:sz w:val="15"/>
        </w:rPr>
        <w:t>Proceedings of the 6th International Conference on Ubiquitous Information Management and Communication</w:t>
      </w:r>
      <w:r w:rsidRPr="000F2031">
        <w:rPr>
          <w:sz w:val="15"/>
        </w:rPr>
        <w:t>, New York, NY, USA, 2012, p. 48:1–48:6.</w:t>
      </w:r>
    </w:p>
    <w:p w14:paraId="7210C118" w14:textId="77777777" w:rsidR="000F2031" w:rsidRPr="000F2031" w:rsidRDefault="000F2031" w:rsidP="000F2031">
      <w:pPr>
        <w:pStyle w:val="Bibliography"/>
        <w:rPr>
          <w:sz w:val="15"/>
        </w:rPr>
      </w:pPr>
      <w:r w:rsidRPr="000F2031">
        <w:rPr>
          <w:sz w:val="15"/>
        </w:rPr>
        <w:t>[23]</w:t>
      </w:r>
      <w:r w:rsidRPr="000F2031">
        <w:rPr>
          <w:sz w:val="15"/>
        </w:rPr>
        <w:tab/>
        <w:t>‘REST vs XML-RPC vs SOAP’. [Online]. Available: http://effbot.org/zone/rest-vs-rpc.htm. [Accessed: 20-Mar-2017].</w:t>
      </w:r>
    </w:p>
    <w:p w14:paraId="07CC981A" w14:textId="77777777" w:rsidR="000F2031" w:rsidRPr="000F2031" w:rsidRDefault="000F2031" w:rsidP="000F2031">
      <w:pPr>
        <w:pStyle w:val="Bibliography"/>
        <w:rPr>
          <w:sz w:val="15"/>
        </w:rPr>
      </w:pPr>
      <w:r w:rsidRPr="000F2031">
        <w:rPr>
          <w:sz w:val="15"/>
        </w:rPr>
        <w:t>[24]</w:t>
      </w:r>
      <w:r w:rsidRPr="000F2031">
        <w:rPr>
          <w:sz w:val="15"/>
        </w:rPr>
        <w:tab/>
        <w:t xml:space="preserve">‘REST vs XML-RPC vs SOAP – pros and </w:t>
      </w:r>
      <w:proofErr w:type="gramStart"/>
      <w:r w:rsidRPr="000F2031">
        <w:rPr>
          <w:sz w:val="15"/>
        </w:rPr>
        <w:t>cons</w:t>
      </w:r>
      <w:r w:rsidRPr="000F2031">
        <w:rPr>
          <w:rFonts w:ascii="Calibri" w:eastAsia="Calibri" w:hAnsi="Calibri" w:cs="Calibri"/>
          <w:sz w:val="15"/>
        </w:rPr>
        <w:t> </w:t>
      </w:r>
      <w:r w:rsidRPr="000F2031">
        <w:rPr>
          <w:sz w:val="15"/>
        </w:rPr>
        <w:t>:</w:t>
      </w:r>
      <w:proofErr w:type="gramEnd"/>
      <w:r w:rsidRPr="000F2031">
        <w:rPr>
          <w:sz w:val="15"/>
        </w:rPr>
        <w:t xml:space="preserve"> Max </w:t>
      </w:r>
      <w:proofErr w:type="spellStart"/>
      <w:r w:rsidRPr="000F2031">
        <w:rPr>
          <w:sz w:val="15"/>
        </w:rPr>
        <w:t>Ivak</w:t>
      </w:r>
      <w:proofErr w:type="spellEnd"/>
      <w:r w:rsidRPr="000F2031">
        <w:rPr>
          <w:sz w:val="15"/>
        </w:rPr>
        <w:t xml:space="preserve"> Personal Site’. .</w:t>
      </w:r>
    </w:p>
    <w:p w14:paraId="4EF3E3F4" w14:textId="77777777" w:rsidR="000F2031" w:rsidRPr="000F2031" w:rsidRDefault="000F2031" w:rsidP="000F2031">
      <w:pPr>
        <w:pStyle w:val="Bibliography"/>
        <w:rPr>
          <w:sz w:val="15"/>
        </w:rPr>
      </w:pPr>
      <w:r w:rsidRPr="000F2031">
        <w:rPr>
          <w:sz w:val="15"/>
        </w:rPr>
        <w:t>[25]</w:t>
      </w:r>
      <w:r w:rsidRPr="000F2031">
        <w:rPr>
          <w:sz w:val="15"/>
        </w:rPr>
        <w:tab/>
        <w:t xml:space="preserve">‘How REST replaced SOAP on the Web: What it means to you’, </w:t>
      </w:r>
      <w:proofErr w:type="spellStart"/>
      <w:r w:rsidRPr="000F2031">
        <w:rPr>
          <w:i/>
          <w:iCs/>
          <w:sz w:val="15"/>
        </w:rPr>
        <w:t>InfoQ</w:t>
      </w:r>
      <w:proofErr w:type="spellEnd"/>
      <w:r w:rsidRPr="000F2031">
        <w:rPr>
          <w:sz w:val="15"/>
        </w:rPr>
        <w:t>. [Online]. Available: https://www.infoq.com/articles/rest-soap. [Accessed: 20-Mar-2017].</w:t>
      </w:r>
    </w:p>
    <w:p w14:paraId="7D7CDE8E" w14:textId="77777777" w:rsidR="000F2031" w:rsidRPr="000F2031" w:rsidRDefault="000F2031" w:rsidP="000F2031">
      <w:pPr>
        <w:pStyle w:val="Bibliography"/>
        <w:rPr>
          <w:sz w:val="15"/>
        </w:rPr>
      </w:pPr>
      <w:r w:rsidRPr="000F2031">
        <w:rPr>
          <w:sz w:val="15"/>
        </w:rPr>
        <w:t>[26]</w:t>
      </w:r>
      <w:r w:rsidRPr="000F2031">
        <w:rPr>
          <w:sz w:val="15"/>
        </w:rPr>
        <w:tab/>
        <w:t xml:space="preserve">R. </w:t>
      </w:r>
      <w:proofErr w:type="spellStart"/>
      <w:r w:rsidRPr="000F2031">
        <w:rPr>
          <w:sz w:val="15"/>
        </w:rPr>
        <w:t>Golwalkar</w:t>
      </w:r>
      <w:proofErr w:type="spellEnd"/>
      <w:r w:rsidRPr="000F2031">
        <w:rPr>
          <w:sz w:val="15"/>
        </w:rPr>
        <w:t xml:space="preserve">, ‘Pros and cons in using JWT (JSON Web Tokens)’, </w:t>
      </w:r>
      <w:r w:rsidRPr="000F2031">
        <w:rPr>
          <w:i/>
          <w:iCs/>
          <w:sz w:val="15"/>
        </w:rPr>
        <w:t xml:space="preserve">Rahul </w:t>
      </w:r>
      <w:proofErr w:type="spellStart"/>
      <w:r w:rsidRPr="000F2031">
        <w:rPr>
          <w:i/>
          <w:iCs/>
          <w:sz w:val="15"/>
        </w:rPr>
        <w:t>Golwalkar</w:t>
      </w:r>
      <w:proofErr w:type="spellEnd"/>
      <w:r w:rsidRPr="000F2031">
        <w:rPr>
          <w:sz w:val="15"/>
        </w:rPr>
        <w:t>, 21-Aug-2016</w:t>
      </w:r>
      <w:proofErr w:type="gramStart"/>
      <w:r w:rsidRPr="000F2031">
        <w:rPr>
          <w:sz w:val="15"/>
        </w:rPr>
        <w:t>. .</w:t>
      </w:r>
      <w:proofErr w:type="gramEnd"/>
    </w:p>
    <w:p w14:paraId="3A72E266" w14:textId="77777777" w:rsidR="000F2031" w:rsidRPr="000F2031" w:rsidRDefault="000F2031" w:rsidP="000F2031">
      <w:pPr>
        <w:pStyle w:val="Bibliography"/>
        <w:rPr>
          <w:sz w:val="15"/>
        </w:rPr>
      </w:pPr>
      <w:r w:rsidRPr="000F2031">
        <w:rPr>
          <w:sz w:val="15"/>
        </w:rPr>
        <w:lastRenderedPageBreak/>
        <w:t>[27]</w:t>
      </w:r>
      <w:r w:rsidRPr="000F2031">
        <w:rPr>
          <w:sz w:val="15"/>
        </w:rPr>
        <w:tab/>
        <w:t>‘</w:t>
      </w:r>
      <w:proofErr w:type="spellStart"/>
      <w:r w:rsidRPr="000F2031">
        <w:rPr>
          <w:sz w:val="15"/>
        </w:rPr>
        <w:t>scikit</w:t>
      </w:r>
      <w:proofErr w:type="spellEnd"/>
      <w:r w:rsidRPr="000F2031">
        <w:rPr>
          <w:sz w:val="15"/>
        </w:rPr>
        <w:t xml:space="preserve">-learn: machine learning in Python — </w:t>
      </w:r>
      <w:proofErr w:type="spellStart"/>
      <w:r w:rsidRPr="000F2031">
        <w:rPr>
          <w:sz w:val="15"/>
        </w:rPr>
        <w:t>scikit</w:t>
      </w:r>
      <w:proofErr w:type="spellEnd"/>
      <w:r w:rsidRPr="000F2031">
        <w:rPr>
          <w:sz w:val="15"/>
        </w:rPr>
        <w:t>-learn 0.18.1 documentation’. [Online]. Available: http://scikit-learn.org/stable/. [Accessed: 22-Feb-2017].</w:t>
      </w:r>
    </w:p>
    <w:p w14:paraId="646443C9" w14:textId="77777777" w:rsidR="000F2031" w:rsidRPr="000F2031" w:rsidRDefault="000F2031" w:rsidP="000F2031">
      <w:pPr>
        <w:pStyle w:val="Bibliography"/>
        <w:rPr>
          <w:sz w:val="15"/>
        </w:rPr>
      </w:pPr>
      <w:r w:rsidRPr="000F2031">
        <w:rPr>
          <w:sz w:val="15"/>
        </w:rPr>
        <w:t>[28]</w:t>
      </w:r>
      <w:r w:rsidRPr="000F2031">
        <w:rPr>
          <w:sz w:val="15"/>
        </w:rPr>
        <w:tab/>
        <w:t>Apple, ‘</w:t>
      </w:r>
      <w:proofErr w:type="spellStart"/>
      <w:r w:rsidRPr="000F2031">
        <w:rPr>
          <w:sz w:val="15"/>
        </w:rPr>
        <w:t>HomeKit</w:t>
      </w:r>
      <w:proofErr w:type="spellEnd"/>
      <w:r w:rsidRPr="000F2031">
        <w:rPr>
          <w:sz w:val="15"/>
        </w:rPr>
        <w:t xml:space="preserve"> Framework, Apple Developer’. [Online]. Available: https://developer.apple.com/reference/homekit. [Accessed: 21-Mar-2017].</w:t>
      </w:r>
    </w:p>
    <w:p w14:paraId="758962F6" w14:textId="77777777" w:rsidR="000F2031" w:rsidRPr="000F2031" w:rsidRDefault="000F2031" w:rsidP="000F2031">
      <w:pPr>
        <w:pStyle w:val="Bibliography"/>
        <w:rPr>
          <w:sz w:val="15"/>
        </w:rPr>
      </w:pPr>
      <w:r w:rsidRPr="000F2031">
        <w:rPr>
          <w:sz w:val="15"/>
        </w:rPr>
        <w:t>[29]</w:t>
      </w:r>
      <w:r w:rsidRPr="000F2031">
        <w:rPr>
          <w:sz w:val="15"/>
        </w:rPr>
        <w:tab/>
        <w:t>‘</w:t>
      </w:r>
      <w:proofErr w:type="spellStart"/>
      <w:r w:rsidRPr="000F2031">
        <w:rPr>
          <w:sz w:val="15"/>
        </w:rPr>
        <w:t>HomeKit</w:t>
      </w:r>
      <w:proofErr w:type="spellEnd"/>
      <w:r w:rsidRPr="000F2031">
        <w:rPr>
          <w:sz w:val="15"/>
        </w:rPr>
        <w:t xml:space="preserve"> Developer Guide, Apple Developer’. [Online]. Available: https://developer.apple.com/library/content/documentation/Networking Internet/Conceptual/HomeKitDeveloperGuide/Introduction/Introduction.html. [Accessed: 21-Mar-2017].</w:t>
      </w:r>
    </w:p>
    <w:p w14:paraId="32A67B9E" w14:textId="77777777" w:rsidR="000F2031" w:rsidRPr="000F2031" w:rsidRDefault="000F2031" w:rsidP="000F2031">
      <w:pPr>
        <w:pStyle w:val="Bibliography"/>
        <w:rPr>
          <w:sz w:val="15"/>
        </w:rPr>
      </w:pPr>
      <w:r w:rsidRPr="000F2031">
        <w:rPr>
          <w:sz w:val="15"/>
        </w:rPr>
        <w:t>[30]</w:t>
      </w:r>
      <w:r w:rsidRPr="000F2031">
        <w:rPr>
          <w:sz w:val="15"/>
        </w:rPr>
        <w:tab/>
      </w:r>
      <w:proofErr w:type="spellStart"/>
      <w:r w:rsidRPr="000F2031">
        <w:rPr>
          <w:sz w:val="15"/>
        </w:rPr>
        <w:t>OOPer</w:t>
      </w:r>
      <w:proofErr w:type="spellEnd"/>
      <w:r w:rsidRPr="000F2031">
        <w:rPr>
          <w:sz w:val="15"/>
        </w:rPr>
        <w:t xml:space="preserve"> </w:t>
      </w:r>
      <w:proofErr w:type="spellStart"/>
      <w:r w:rsidRPr="000F2031">
        <w:rPr>
          <w:sz w:val="15"/>
        </w:rPr>
        <w:t>Github</w:t>
      </w:r>
      <w:proofErr w:type="spellEnd"/>
      <w:r w:rsidRPr="000F2031">
        <w:rPr>
          <w:sz w:val="15"/>
        </w:rPr>
        <w:t>, ‘</w:t>
      </w:r>
      <w:proofErr w:type="spellStart"/>
      <w:r w:rsidRPr="000F2031">
        <w:rPr>
          <w:sz w:val="15"/>
        </w:rPr>
        <w:t>OOPer</w:t>
      </w:r>
      <w:proofErr w:type="spellEnd"/>
      <w:r w:rsidRPr="000F2031">
        <w:rPr>
          <w:sz w:val="15"/>
        </w:rPr>
        <w:t xml:space="preserve"> </w:t>
      </w:r>
      <w:proofErr w:type="spellStart"/>
      <w:r w:rsidRPr="000F2031">
        <w:rPr>
          <w:sz w:val="15"/>
        </w:rPr>
        <w:t>Github</w:t>
      </w:r>
      <w:proofErr w:type="spellEnd"/>
      <w:r w:rsidRPr="000F2031">
        <w:rPr>
          <w:sz w:val="15"/>
        </w:rPr>
        <w:t xml:space="preserve">, 3rd </w:t>
      </w:r>
      <w:proofErr w:type="spellStart"/>
      <w:r w:rsidRPr="000F2031">
        <w:rPr>
          <w:sz w:val="15"/>
        </w:rPr>
        <w:t>ed</w:t>
      </w:r>
      <w:proofErr w:type="spellEnd"/>
      <w:r w:rsidRPr="000F2031">
        <w:rPr>
          <w:sz w:val="15"/>
        </w:rPr>
        <w:t>’. [Online]. Available: https://github.com/ooper-shlab/HMCatalog-Swift3. [Accessed: 21-Mar-2017].</w:t>
      </w:r>
    </w:p>
    <w:p w14:paraId="37E126CE" w14:textId="77777777" w:rsidR="000F2031" w:rsidRPr="000F2031" w:rsidRDefault="000F2031" w:rsidP="000F2031">
      <w:pPr>
        <w:pStyle w:val="Bibliography"/>
        <w:rPr>
          <w:sz w:val="15"/>
        </w:rPr>
      </w:pPr>
      <w:r w:rsidRPr="000F2031">
        <w:rPr>
          <w:sz w:val="15"/>
        </w:rPr>
        <w:t>[31]</w:t>
      </w:r>
      <w:r w:rsidRPr="000F2031">
        <w:rPr>
          <w:sz w:val="15"/>
        </w:rPr>
        <w:tab/>
      </w:r>
      <w:proofErr w:type="spellStart"/>
      <w:r w:rsidRPr="000F2031">
        <w:rPr>
          <w:sz w:val="15"/>
        </w:rPr>
        <w:t>SleepBot</w:t>
      </w:r>
      <w:proofErr w:type="spellEnd"/>
      <w:r w:rsidRPr="000F2031">
        <w:rPr>
          <w:sz w:val="15"/>
        </w:rPr>
        <w:t xml:space="preserve">, </w:t>
      </w:r>
      <w:proofErr w:type="spellStart"/>
      <w:r w:rsidRPr="000F2031">
        <w:rPr>
          <w:i/>
          <w:iCs/>
          <w:sz w:val="15"/>
        </w:rPr>
        <w:t>SleepBot</w:t>
      </w:r>
      <w:proofErr w:type="spellEnd"/>
      <w:r w:rsidRPr="000F2031">
        <w:rPr>
          <w:i/>
          <w:iCs/>
          <w:sz w:val="15"/>
        </w:rPr>
        <w:t xml:space="preserve"> - Sleep Cycle Alarm</w:t>
      </w:r>
      <w:r w:rsidRPr="000F2031">
        <w:rPr>
          <w:sz w:val="15"/>
        </w:rPr>
        <w:t xml:space="preserve">. </w:t>
      </w:r>
      <w:proofErr w:type="spellStart"/>
      <w:r w:rsidRPr="000F2031">
        <w:rPr>
          <w:sz w:val="15"/>
        </w:rPr>
        <w:t>SleepBot</w:t>
      </w:r>
      <w:proofErr w:type="spellEnd"/>
      <w:r w:rsidRPr="000F2031">
        <w:rPr>
          <w:sz w:val="15"/>
        </w:rPr>
        <w:t>, 2013.</w:t>
      </w:r>
    </w:p>
    <w:p w14:paraId="539A6E79" w14:textId="77777777" w:rsidR="000F2031" w:rsidRPr="000F2031" w:rsidRDefault="000F2031" w:rsidP="000F2031">
      <w:pPr>
        <w:pStyle w:val="Bibliography"/>
        <w:rPr>
          <w:sz w:val="15"/>
        </w:rPr>
      </w:pPr>
      <w:r w:rsidRPr="000F2031">
        <w:rPr>
          <w:sz w:val="15"/>
        </w:rPr>
        <w:t>[32]</w:t>
      </w:r>
      <w:r w:rsidRPr="000F2031">
        <w:rPr>
          <w:sz w:val="15"/>
        </w:rPr>
        <w:tab/>
        <w:t xml:space="preserve">‘Sleep Cycle alarm clock on the App Store’, </w:t>
      </w:r>
      <w:r w:rsidRPr="000F2031">
        <w:rPr>
          <w:i/>
          <w:iCs/>
          <w:sz w:val="15"/>
        </w:rPr>
        <w:t>App Store</w:t>
      </w:r>
      <w:r w:rsidRPr="000F2031">
        <w:rPr>
          <w:sz w:val="15"/>
        </w:rPr>
        <w:t>. [Online]. Available: https://itunes.apple.com/gb/app/sleep-cycle-alarm-clock/id320606217?mt=8. [Accessed: 01-Feb-2017].</w:t>
      </w:r>
    </w:p>
    <w:p w14:paraId="668CF64A" w14:textId="77777777" w:rsidR="000F2031" w:rsidRPr="000F2031" w:rsidRDefault="000F2031" w:rsidP="000F2031">
      <w:pPr>
        <w:pStyle w:val="Bibliography"/>
        <w:rPr>
          <w:sz w:val="15"/>
        </w:rPr>
      </w:pPr>
      <w:r w:rsidRPr="000F2031">
        <w:rPr>
          <w:sz w:val="15"/>
        </w:rPr>
        <w:t>[33]</w:t>
      </w:r>
      <w:r w:rsidRPr="000F2031">
        <w:rPr>
          <w:sz w:val="15"/>
        </w:rPr>
        <w:tab/>
        <w:t xml:space="preserve">J. Gong and P. </w:t>
      </w:r>
      <w:proofErr w:type="spellStart"/>
      <w:r w:rsidRPr="000F2031">
        <w:rPr>
          <w:sz w:val="15"/>
        </w:rPr>
        <w:t>Tarasewich</w:t>
      </w:r>
      <w:proofErr w:type="spellEnd"/>
      <w:r w:rsidRPr="000F2031">
        <w:rPr>
          <w:sz w:val="15"/>
        </w:rPr>
        <w:t xml:space="preserve">, ‘Guidelines for handheld mobile device interface design’, in </w:t>
      </w:r>
      <w:r w:rsidRPr="000F2031">
        <w:rPr>
          <w:i/>
          <w:iCs/>
          <w:sz w:val="15"/>
        </w:rPr>
        <w:t>In Proceedings of the 2004 DSI Annual Meeting</w:t>
      </w:r>
      <w:r w:rsidRPr="000F2031">
        <w:rPr>
          <w:sz w:val="15"/>
        </w:rPr>
        <w:t>, 2004.</w:t>
      </w:r>
    </w:p>
    <w:p w14:paraId="48D16905" w14:textId="77777777" w:rsidR="000F2031" w:rsidRPr="000F2031" w:rsidRDefault="000F2031" w:rsidP="000F2031">
      <w:pPr>
        <w:pStyle w:val="Bibliography"/>
        <w:rPr>
          <w:sz w:val="15"/>
        </w:rPr>
      </w:pPr>
      <w:r w:rsidRPr="000F2031">
        <w:rPr>
          <w:sz w:val="15"/>
        </w:rPr>
        <w:t>[34]</w:t>
      </w:r>
      <w:r w:rsidRPr="000F2031">
        <w:rPr>
          <w:sz w:val="15"/>
        </w:rPr>
        <w:tab/>
        <w:t xml:space="preserve">E. G. Nilsson, ‘Design patterns for user interface for mobile applications’, </w:t>
      </w:r>
      <w:r w:rsidRPr="000F2031">
        <w:rPr>
          <w:i/>
          <w:iCs/>
          <w:sz w:val="15"/>
        </w:rPr>
        <w:t xml:space="preserve">Adv. Eng. </w:t>
      </w:r>
      <w:proofErr w:type="spellStart"/>
      <w:r w:rsidRPr="000F2031">
        <w:rPr>
          <w:i/>
          <w:iCs/>
          <w:sz w:val="15"/>
        </w:rPr>
        <w:t>Softw</w:t>
      </w:r>
      <w:proofErr w:type="spellEnd"/>
      <w:r w:rsidRPr="000F2031">
        <w:rPr>
          <w:i/>
          <w:iCs/>
          <w:sz w:val="15"/>
        </w:rPr>
        <w:t>.</w:t>
      </w:r>
      <w:r w:rsidRPr="000F2031">
        <w:rPr>
          <w:sz w:val="15"/>
        </w:rPr>
        <w:t>, vol. 40, no. 12, pp. 1318–1328, Dec. 2009.</w:t>
      </w:r>
    </w:p>
    <w:p w14:paraId="24B6D37D" w14:textId="77777777" w:rsidR="000F2031" w:rsidRPr="000F2031" w:rsidRDefault="000F2031" w:rsidP="000F2031">
      <w:pPr>
        <w:pStyle w:val="Bibliography"/>
        <w:rPr>
          <w:sz w:val="15"/>
        </w:rPr>
      </w:pPr>
      <w:r w:rsidRPr="000F2031">
        <w:rPr>
          <w:sz w:val="15"/>
        </w:rPr>
        <w:t>[35]</w:t>
      </w:r>
      <w:r w:rsidRPr="000F2031">
        <w:rPr>
          <w:sz w:val="15"/>
        </w:rPr>
        <w:tab/>
        <w:t>‘</w:t>
      </w:r>
      <w:proofErr w:type="spellStart"/>
      <w:r w:rsidRPr="000F2031">
        <w:rPr>
          <w:sz w:val="15"/>
        </w:rPr>
        <w:t>Alamofire</w:t>
      </w:r>
      <w:proofErr w:type="spellEnd"/>
      <w:r w:rsidRPr="000F2031">
        <w:rPr>
          <w:sz w:val="15"/>
        </w:rPr>
        <w:t xml:space="preserve"> Reference’. [Online]. Available: http://cocoadocs.org/docsets/Alamofire/4.3.0/. [Accessed: 21-Mar-2017].</w:t>
      </w:r>
    </w:p>
    <w:p w14:paraId="14DC20C1" w14:textId="77777777" w:rsidR="000F2031" w:rsidRPr="000F2031" w:rsidRDefault="000F2031" w:rsidP="000F2031">
      <w:pPr>
        <w:pStyle w:val="Bibliography"/>
        <w:rPr>
          <w:sz w:val="15"/>
        </w:rPr>
      </w:pPr>
      <w:r w:rsidRPr="000F2031">
        <w:rPr>
          <w:sz w:val="15"/>
        </w:rPr>
        <w:t>[36]</w:t>
      </w:r>
      <w:r w:rsidRPr="000F2031">
        <w:rPr>
          <w:sz w:val="15"/>
        </w:rPr>
        <w:tab/>
        <w:t xml:space="preserve">‘What is user authentication? - Definition from WhatIs.com’, </w:t>
      </w:r>
      <w:proofErr w:type="spellStart"/>
      <w:r w:rsidRPr="000F2031">
        <w:rPr>
          <w:i/>
          <w:iCs/>
          <w:sz w:val="15"/>
        </w:rPr>
        <w:t>SearchSecurity</w:t>
      </w:r>
      <w:proofErr w:type="spellEnd"/>
      <w:r w:rsidRPr="000F2031">
        <w:rPr>
          <w:sz w:val="15"/>
        </w:rPr>
        <w:t>. [Online]. Available: http://searchsecurity.techtarget.com/definition/user-authentication. [Accessed: 21-Mar-2017].</w:t>
      </w:r>
    </w:p>
    <w:p w14:paraId="5BE14462" w14:textId="77777777" w:rsidR="000F2031" w:rsidRPr="000F2031" w:rsidRDefault="000F2031" w:rsidP="000F2031">
      <w:pPr>
        <w:pStyle w:val="Bibliography"/>
        <w:rPr>
          <w:sz w:val="15"/>
        </w:rPr>
      </w:pPr>
      <w:r w:rsidRPr="000F2031">
        <w:rPr>
          <w:sz w:val="15"/>
        </w:rPr>
        <w:t>[37]</w:t>
      </w:r>
      <w:r w:rsidRPr="000F2031">
        <w:rPr>
          <w:sz w:val="15"/>
        </w:rPr>
        <w:tab/>
        <w:t>‘Cross-Site Request Forgery (CSRF) Prevention Cheat Sheet - OWASP’. [Online]. Available: https://www.owasp.org/index.php/Cross-Site_Request_Forgery_(CSRF)_</w:t>
      </w:r>
      <w:proofErr w:type="spellStart"/>
      <w:r w:rsidRPr="000F2031">
        <w:rPr>
          <w:sz w:val="15"/>
        </w:rPr>
        <w:t>Prevention_Cheat_Sheet</w:t>
      </w:r>
      <w:proofErr w:type="spellEnd"/>
      <w:r w:rsidRPr="000F2031">
        <w:rPr>
          <w:sz w:val="15"/>
        </w:rPr>
        <w:t>. [Accessed: 21-Mar-2017].</w:t>
      </w:r>
    </w:p>
    <w:p w14:paraId="6C094D40" w14:textId="77777777" w:rsidR="000F2031" w:rsidRPr="000F2031" w:rsidRDefault="000F2031" w:rsidP="000F2031">
      <w:pPr>
        <w:pStyle w:val="Bibliography"/>
        <w:rPr>
          <w:sz w:val="15"/>
        </w:rPr>
      </w:pPr>
      <w:r w:rsidRPr="000F2031">
        <w:rPr>
          <w:sz w:val="15"/>
        </w:rPr>
        <w:t>[38]</w:t>
      </w:r>
      <w:r w:rsidRPr="000F2031">
        <w:rPr>
          <w:sz w:val="15"/>
        </w:rPr>
        <w:tab/>
        <w:t xml:space="preserve">C. </w:t>
      </w:r>
      <w:proofErr w:type="spellStart"/>
      <w:r w:rsidRPr="000F2031">
        <w:rPr>
          <w:sz w:val="15"/>
        </w:rPr>
        <w:t>Sharkie</w:t>
      </w:r>
      <w:proofErr w:type="spellEnd"/>
      <w:r w:rsidRPr="000F2031">
        <w:rPr>
          <w:sz w:val="15"/>
        </w:rPr>
        <w:t xml:space="preserve"> and A. Fisher, </w:t>
      </w:r>
      <w:r w:rsidRPr="000F2031">
        <w:rPr>
          <w:i/>
          <w:iCs/>
          <w:sz w:val="15"/>
        </w:rPr>
        <w:t>Jump Start Responsive Web Design</w:t>
      </w:r>
      <w:r w:rsidRPr="000F2031">
        <w:rPr>
          <w:sz w:val="15"/>
        </w:rPr>
        <w:t xml:space="preserve">, 1 edition. Collingwood, VIC, Australia: </w:t>
      </w:r>
      <w:proofErr w:type="spellStart"/>
      <w:r w:rsidRPr="000F2031">
        <w:rPr>
          <w:sz w:val="15"/>
        </w:rPr>
        <w:t>SitePoint</w:t>
      </w:r>
      <w:proofErr w:type="spellEnd"/>
      <w:r w:rsidRPr="000F2031">
        <w:rPr>
          <w:sz w:val="15"/>
        </w:rPr>
        <w:t>, 2013.</w:t>
      </w:r>
    </w:p>
    <w:p w14:paraId="3BE56E6F" w14:textId="77777777" w:rsidR="000F2031" w:rsidRPr="000F2031" w:rsidRDefault="000F2031" w:rsidP="000F2031">
      <w:pPr>
        <w:pStyle w:val="Bibliography"/>
        <w:rPr>
          <w:sz w:val="15"/>
        </w:rPr>
      </w:pPr>
      <w:r w:rsidRPr="000F2031">
        <w:rPr>
          <w:sz w:val="15"/>
        </w:rPr>
        <w:t>[39]</w:t>
      </w:r>
      <w:r w:rsidRPr="000F2031">
        <w:rPr>
          <w:sz w:val="15"/>
        </w:rPr>
        <w:tab/>
        <w:t xml:space="preserve">T. </w:t>
      </w:r>
      <w:proofErr w:type="spellStart"/>
      <w:r w:rsidRPr="000F2031">
        <w:rPr>
          <w:sz w:val="15"/>
        </w:rPr>
        <w:t>Firdaus</w:t>
      </w:r>
      <w:proofErr w:type="spellEnd"/>
      <w:r w:rsidRPr="000F2031">
        <w:rPr>
          <w:sz w:val="15"/>
        </w:rPr>
        <w:t xml:space="preserve">, </w:t>
      </w:r>
      <w:r w:rsidRPr="000F2031">
        <w:rPr>
          <w:i/>
          <w:iCs/>
          <w:sz w:val="15"/>
        </w:rPr>
        <w:t>Responsive Web Design by Example</w:t>
      </w:r>
      <w:r w:rsidRPr="000F2031">
        <w:rPr>
          <w:sz w:val="15"/>
        </w:rPr>
        <w:t xml:space="preserve">. Birmingham: </w:t>
      </w:r>
      <w:proofErr w:type="spellStart"/>
      <w:r w:rsidRPr="000F2031">
        <w:rPr>
          <w:sz w:val="15"/>
        </w:rPr>
        <w:t>Packt</w:t>
      </w:r>
      <w:proofErr w:type="spellEnd"/>
      <w:r w:rsidRPr="000F2031">
        <w:rPr>
          <w:sz w:val="15"/>
        </w:rPr>
        <w:t xml:space="preserve"> Publishing, 2013.</w:t>
      </w:r>
    </w:p>
    <w:p w14:paraId="6BCA7E99" w14:textId="77777777" w:rsidR="000F2031" w:rsidRPr="000F2031" w:rsidRDefault="000F2031" w:rsidP="000F2031">
      <w:pPr>
        <w:pStyle w:val="Bibliography"/>
        <w:rPr>
          <w:sz w:val="15"/>
        </w:rPr>
      </w:pPr>
      <w:r w:rsidRPr="000F2031">
        <w:rPr>
          <w:sz w:val="15"/>
        </w:rPr>
        <w:t>[40]</w:t>
      </w:r>
      <w:r w:rsidRPr="000F2031">
        <w:rPr>
          <w:sz w:val="15"/>
        </w:rPr>
        <w:tab/>
        <w:t xml:space="preserve">‘What are the pros and cons of using Bootstrap in web development? - </w:t>
      </w:r>
      <w:proofErr w:type="spellStart"/>
      <w:r w:rsidRPr="000F2031">
        <w:rPr>
          <w:sz w:val="15"/>
        </w:rPr>
        <w:t>Quora</w:t>
      </w:r>
      <w:proofErr w:type="spellEnd"/>
      <w:r w:rsidRPr="000F2031">
        <w:rPr>
          <w:sz w:val="15"/>
        </w:rPr>
        <w:t>’. [Online]. Available: https://www.quora.com/What-are-the-pros-and-cons-of-using-Bootstrap-in-web-development. [Accessed: 21-Mar-2017].</w:t>
      </w:r>
    </w:p>
    <w:p w14:paraId="5267B176" w14:textId="77777777" w:rsidR="000F2031" w:rsidRPr="000F2031" w:rsidRDefault="000F2031" w:rsidP="000F2031">
      <w:pPr>
        <w:pStyle w:val="Bibliography"/>
        <w:rPr>
          <w:sz w:val="15"/>
        </w:rPr>
      </w:pPr>
      <w:r w:rsidRPr="000F2031">
        <w:rPr>
          <w:sz w:val="15"/>
        </w:rPr>
        <w:t>[41]</w:t>
      </w:r>
      <w:r w:rsidRPr="000F2031">
        <w:rPr>
          <w:sz w:val="15"/>
        </w:rPr>
        <w:tab/>
        <w:t xml:space="preserve">D. Cochran, </w:t>
      </w:r>
      <w:r w:rsidRPr="000F2031">
        <w:rPr>
          <w:i/>
          <w:iCs/>
          <w:sz w:val="15"/>
        </w:rPr>
        <w:t>Twitter Bootstrap Web Development How-To</w:t>
      </w:r>
      <w:r w:rsidRPr="000F2031">
        <w:rPr>
          <w:sz w:val="15"/>
        </w:rPr>
        <w:t xml:space="preserve">. </w:t>
      </w:r>
      <w:proofErr w:type="spellStart"/>
      <w:r w:rsidRPr="000F2031">
        <w:rPr>
          <w:sz w:val="15"/>
        </w:rPr>
        <w:t>Birminghan</w:t>
      </w:r>
      <w:proofErr w:type="spellEnd"/>
      <w:r w:rsidRPr="000F2031">
        <w:rPr>
          <w:sz w:val="15"/>
        </w:rPr>
        <w:t xml:space="preserve">, UK: </w:t>
      </w:r>
      <w:proofErr w:type="spellStart"/>
      <w:r w:rsidRPr="000F2031">
        <w:rPr>
          <w:sz w:val="15"/>
        </w:rPr>
        <w:t>Packt</w:t>
      </w:r>
      <w:proofErr w:type="spellEnd"/>
      <w:r w:rsidRPr="000F2031">
        <w:rPr>
          <w:sz w:val="15"/>
        </w:rPr>
        <w:t xml:space="preserve"> Publishing, 2012.</w:t>
      </w:r>
    </w:p>
    <w:p w14:paraId="6F0FDBB3" w14:textId="77777777" w:rsidR="000F2031" w:rsidRPr="000F2031" w:rsidRDefault="000F2031" w:rsidP="000F2031">
      <w:pPr>
        <w:pStyle w:val="Bibliography"/>
        <w:rPr>
          <w:sz w:val="15"/>
        </w:rPr>
      </w:pPr>
      <w:r w:rsidRPr="000F2031">
        <w:rPr>
          <w:sz w:val="15"/>
        </w:rPr>
        <w:t>[42]</w:t>
      </w:r>
      <w:r w:rsidRPr="000F2031">
        <w:rPr>
          <w:sz w:val="15"/>
        </w:rPr>
        <w:tab/>
        <w:t xml:space="preserve">A. </w:t>
      </w:r>
      <w:proofErr w:type="spellStart"/>
      <w:r w:rsidRPr="000F2031">
        <w:rPr>
          <w:sz w:val="15"/>
        </w:rPr>
        <w:t>Pratas</w:t>
      </w:r>
      <w:proofErr w:type="spellEnd"/>
      <w:r w:rsidRPr="000F2031">
        <w:rPr>
          <w:sz w:val="15"/>
        </w:rPr>
        <w:t xml:space="preserve">, </w:t>
      </w:r>
      <w:r w:rsidRPr="000F2031">
        <w:rPr>
          <w:i/>
          <w:iCs/>
          <w:sz w:val="15"/>
        </w:rPr>
        <w:t>Creating Flat Design Websites</w:t>
      </w:r>
      <w:r w:rsidRPr="000F2031">
        <w:rPr>
          <w:sz w:val="15"/>
        </w:rPr>
        <w:t xml:space="preserve">. Birmingham, UK: </w:t>
      </w:r>
      <w:proofErr w:type="spellStart"/>
      <w:r w:rsidRPr="000F2031">
        <w:rPr>
          <w:sz w:val="15"/>
        </w:rPr>
        <w:t>Packt</w:t>
      </w:r>
      <w:proofErr w:type="spellEnd"/>
      <w:r w:rsidRPr="000F2031">
        <w:rPr>
          <w:sz w:val="15"/>
        </w:rPr>
        <w:t xml:space="preserve"> Publishing, 2014.</w:t>
      </w:r>
    </w:p>
    <w:p w14:paraId="3946C26E" w14:textId="4C6C872D" w:rsidR="00EC6D22" w:rsidRPr="00BB6C9B" w:rsidRDefault="002D5B2F" w:rsidP="00B27B57">
      <w:pPr>
        <w:pStyle w:val="Bibliography"/>
        <w:jc w:val="left"/>
        <w:rPr>
          <w:rFonts w:eastAsia="MS Mincho" w:cs="Arial"/>
        </w:rPr>
      </w:pPr>
      <w:r w:rsidRPr="00BB6C9B">
        <w:rPr>
          <w:rFonts w:eastAsia="MS Mincho" w:cs="Arial"/>
          <w:sz w:val="15"/>
        </w:rPr>
        <w:fldChar w:fldCharType="end"/>
      </w:r>
      <w:bookmarkEnd w:id="42"/>
      <w:bookmarkEnd w:id="43"/>
    </w:p>
    <w:sectPr w:rsidR="00EC6D22" w:rsidRPr="00BB6C9B" w:rsidSect="000358E0">
      <w:footerReference w:type="default" r:id="rId12"/>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5A4DA6" w14:textId="77777777" w:rsidR="004C5679" w:rsidRDefault="004C5679" w:rsidP="00796F8E">
      <w:r>
        <w:separator/>
      </w:r>
    </w:p>
  </w:endnote>
  <w:endnote w:type="continuationSeparator" w:id="0">
    <w:p w14:paraId="24422E34" w14:textId="77777777" w:rsidR="004C5679" w:rsidRDefault="004C5679"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altName w:val="Didot"/>
    <w:panose1 w:val="00000000000000000000"/>
    <w:charset w:val="00"/>
    <w:family w:val="roman"/>
    <w:notTrueType/>
    <w:pitch w:val="variable"/>
    <w:sig w:usb0="00000007" w:usb1="00000001" w:usb2="00000000" w:usb3="00000000" w:csb0="00000093"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Light">
    <w:panose1 w:val="020F0302020204030204"/>
    <w:charset w:val="00"/>
    <w:family w:val="auto"/>
    <w:pitch w:val="variable"/>
    <w:sig w:usb0="A00002EF" w:usb1="4000207B" w:usb2="00000000" w:usb3="00000000" w:csb0="0000019F" w:csb1="00000000"/>
  </w:font>
  <w:font w:name="新細明體">
    <w:charset w:val="88"/>
    <w:family w:val="auto"/>
    <w:pitch w:val="variable"/>
    <w:sig w:usb0="A00002FF" w:usb1="28CFFCFA" w:usb2="00000016" w:usb3="00000000" w:csb0="00100001" w:csb1="00000000"/>
  </w:font>
  <w:font w:name="Office Code Pro">
    <w:altName w:val="Trattatello"/>
    <w:panose1 w:val="00000000000000000000"/>
    <w:charset w:val="00"/>
    <w:family w:val="modern"/>
    <w:notTrueType/>
    <w:pitch w:val="fixed"/>
    <w:sig w:usb0="00000007" w:usb1="00000000" w:usb2="00000000" w:usb3="00000000" w:csb0="00000193" w:csb1="00000000"/>
  </w:font>
  <w:font w:name="Helvetica">
    <w:panose1 w:val="00000000000000000000"/>
    <w:charset w:val="00"/>
    <w:family w:val="auto"/>
    <w:pitch w:val="variable"/>
    <w:sig w:usb0="E00002FF" w:usb1="5000785B" w:usb2="00000000" w:usb3="00000000" w:csb0="0000019F" w:csb1="00000000"/>
  </w:font>
  <w:font w:name="Adobe Arabic">
    <w:panose1 w:val="00000000000000000000"/>
    <w:charset w:val="00"/>
    <w:family w:val="roman"/>
    <w:notTrueType/>
    <w:pitch w:val="variable"/>
    <w:sig w:usb0="8000202F" w:usb1="8000A04A" w:usb2="00000008" w:usb3="00000000" w:csb0="00000041" w:csb1="00000000"/>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AdvOTb92eb7df.I">
    <w:altName w:val="Cambria"/>
    <w:panose1 w:val="00000000000000000000"/>
    <w:charset w:val="00"/>
    <w:family w:val="roman"/>
    <w:notTrueType/>
    <w:pitch w:val="default"/>
    <w:sig w:usb0="00000003" w:usb1="00000000" w:usb2="00000000" w:usb3="00000000" w:csb0="00000001" w:csb1="00000000"/>
  </w:font>
  <w:font w:name="AdvOTb83ee1dd.B">
    <w:altName w:val="Calibri"/>
    <w:panose1 w:val="00000000000000000000"/>
    <w:charset w:val="00"/>
    <w:family w:val="swiss"/>
    <w:notTrueType/>
    <w:pitch w:val="default"/>
    <w:sig w:usb0="00000003" w:usb1="00000000" w:usb2="00000000" w:usb3="00000000" w:csb0="00000001" w:csb1="00000000"/>
  </w:font>
  <w:font w:name="AdvPS44A44B">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4729807"/>
      <w:docPartObj>
        <w:docPartGallery w:val="Page Numbers (Bottom of Page)"/>
        <w:docPartUnique/>
      </w:docPartObj>
    </w:sdtPr>
    <w:sdtEndPr>
      <w:rPr>
        <w:noProof/>
      </w:rPr>
    </w:sdtEndPr>
    <w:sdtContent>
      <w:p w14:paraId="669EA16B" w14:textId="349B13A8" w:rsidR="003716BC" w:rsidRDefault="003716BC" w:rsidP="00701D29">
        <w:pPr>
          <w:pStyle w:val="Footer"/>
          <w:jc w:val="center"/>
        </w:pPr>
        <w:r>
          <w:fldChar w:fldCharType="begin"/>
        </w:r>
        <w:r>
          <w:instrText xml:space="preserve"> PAGE   \* MERGEFORMAT </w:instrText>
        </w:r>
        <w:r>
          <w:fldChar w:fldCharType="separate"/>
        </w:r>
        <w:r w:rsidR="006D5198">
          <w:rPr>
            <w:noProof/>
          </w:rPr>
          <w:t>13</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5FE0FB" w14:textId="77777777" w:rsidR="004C5679" w:rsidRDefault="004C5679" w:rsidP="00796F8E">
      <w:r>
        <w:separator/>
      </w:r>
    </w:p>
  </w:footnote>
  <w:footnote w:type="continuationSeparator" w:id="0">
    <w:p w14:paraId="39FC3226" w14:textId="77777777" w:rsidR="004C5679" w:rsidRDefault="004C5679" w:rsidP="00796F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embedTrueType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12C4"/>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746B4"/>
    <w:rsid w:val="0008206E"/>
    <w:rsid w:val="000A27D1"/>
    <w:rsid w:val="000A538B"/>
    <w:rsid w:val="000A5B7C"/>
    <w:rsid w:val="000A7C49"/>
    <w:rsid w:val="000B1603"/>
    <w:rsid w:val="000B4641"/>
    <w:rsid w:val="000C0747"/>
    <w:rsid w:val="000C390D"/>
    <w:rsid w:val="000C47C5"/>
    <w:rsid w:val="000D26AA"/>
    <w:rsid w:val="000D3C19"/>
    <w:rsid w:val="000D4207"/>
    <w:rsid w:val="000D7116"/>
    <w:rsid w:val="000E0506"/>
    <w:rsid w:val="000E4E6E"/>
    <w:rsid w:val="000F2031"/>
    <w:rsid w:val="000F4AFD"/>
    <w:rsid w:val="000F7AB8"/>
    <w:rsid w:val="000F7BA6"/>
    <w:rsid w:val="00100EA9"/>
    <w:rsid w:val="00101874"/>
    <w:rsid w:val="00102AC8"/>
    <w:rsid w:val="00104FC0"/>
    <w:rsid w:val="001057A2"/>
    <w:rsid w:val="0010711E"/>
    <w:rsid w:val="00111881"/>
    <w:rsid w:val="0011581A"/>
    <w:rsid w:val="001259C1"/>
    <w:rsid w:val="0012627E"/>
    <w:rsid w:val="00127EDD"/>
    <w:rsid w:val="001318EE"/>
    <w:rsid w:val="00136A81"/>
    <w:rsid w:val="00140475"/>
    <w:rsid w:val="0014250B"/>
    <w:rsid w:val="00145CB4"/>
    <w:rsid w:val="00146278"/>
    <w:rsid w:val="00147768"/>
    <w:rsid w:val="00156CD6"/>
    <w:rsid w:val="00160ACD"/>
    <w:rsid w:val="0016128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3410"/>
    <w:rsid w:val="001E42A4"/>
    <w:rsid w:val="001F4570"/>
    <w:rsid w:val="00204A9E"/>
    <w:rsid w:val="00205F2E"/>
    <w:rsid w:val="00207DE9"/>
    <w:rsid w:val="00210157"/>
    <w:rsid w:val="00210352"/>
    <w:rsid w:val="0021665C"/>
    <w:rsid w:val="002278D9"/>
    <w:rsid w:val="0024067C"/>
    <w:rsid w:val="00240AA6"/>
    <w:rsid w:val="00241F37"/>
    <w:rsid w:val="002462EB"/>
    <w:rsid w:val="0025084F"/>
    <w:rsid w:val="00251D34"/>
    <w:rsid w:val="00251F40"/>
    <w:rsid w:val="00253E44"/>
    <w:rsid w:val="00256ED3"/>
    <w:rsid w:val="0025716B"/>
    <w:rsid w:val="00257A1A"/>
    <w:rsid w:val="002662B8"/>
    <w:rsid w:val="00266D18"/>
    <w:rsid w:val="00271D78"/>
    <w:rsid w:val="00276735"/>
    <w:rsid w:val="00280373"/>
    <w:rsid w:val="00285561"/>
    <w:rsid w:val="002864A3"/>
    <w:rsid w:val="00286570"/>
    <w:rsid w:val="00293FEE"/>
    <w:rsid w:val="002967B4"/>
    <w:rsid w:val="002A11DC"/>
    <w:rsid w:val="002A328D"/>
    <w:rsid w:val="002A39F1"/>
    <w:rsid w:val="002A4AC4"/>
    <w:rsid w:val="002A6D00"/>
    <w:rsid w:val="002B0F45"/>
    <w:rsid w:val="002B1986"/>
    <w:rsid w:val="002B1A0C"/>
    <w:rsid w:val="002B3B81"/>
    <w:rsid w:val="002B5946"/>
    <w:rsid w:val="002B66D4"/>
    <w:rsid w:val="002B742A"/>
    <w:rsid w:val="002C55D3"/>
    <w:rsid w:val="002D1397"/>
    <w:rsid w:val="002D5B2F"/>
    <w:rsid w:val="002E4EE8"/>
    <w:rsid w:val="002E79A4"/>
    <w:rsid w:val="002F37FD"/>
    <w:rsid w:val="002F46C7"/>
    <w:rsid w:val="003014CA"/>
    <w:rsid w:val="003034C3"/>
    <w:rsid w:val="0030395F"/>
    <w:rsid w:val="003049E0"/>
    <w:rsid w:val="0031697F"/>
    <w:rsid w:val="00316F59"/>
    <w:rsid w:val="003206C0"/>
    <w:rsid w:val="00322C95"/>
    <w:rsid w:val="0033206B"/>
    <w:rsid w:val="0033270A"/>
    <w:rsid w:val="00333774"/>
    <w:rsid w:val="00337554"/>
    <w:rsid w:val="0034417B"/>
    <w:rsid w:val="00351B51"/>
    <w:rsid w:val="00351C16"/>
    <w:rsid w:val="00352DF6"/>
    <w:rsid w:val="00354822"/>
    <w:rsid w:val="003561C1"/>
    <w:rsid w:val="00362CCE"/>
    <w:rsid w:val="00364E16"/>
    <w:rsid w:val="003675AA"/>
    <w:rsid w:val="00371229"/>
    <w:rsid w:val="00371322"/>
    <w:rsid w:val="003716BC"/>
    <w:rsid w:val="00371C2A"/>
    <w:rsid w:val="003723A9"/>
    <w:rsid w:val="00376779"/>
    <w:rsid w:val="00376EFA"/>
    <w:rsid w:val="00381DEB"/>
    <w:rsid w:val="0038237C"/>
    <w:rsid w:val="003903D2"/>
    <w:rsid w:val="00391C68"/>
    <w:rsid w:val="00394B64"/>
    <w:rsid w:val="003960D5"/>
    <w:rsid w:val="003A0273"/>
    <w:rsid w:val="003A45DA"/>
    <w:rsid w:val="003A47B5"/>
    <w:rsid w:val="003A59A6"/>
    <w:rsid w:val="003A6D64"/>
    <w:rsid w:val="003B0223"/>
    <w:rsid w:val="003B2DFD"/>
    <w:rsid w:val="003B45CD"/>
    <w:rsid w:val="003B615A"/>
    <w:rsid w:val="003B7CEB"/>
    <w:rsid w:val="003C173D"/>
    <w:rsid w:val="003C1B8B"/>
    <w:rsid w:val="003C28CA"/>
    <w:rsid w:val="003C2CC5"/>
    <w:rsid w:val="003C3343"/>
    <w:rsid w:val="003C4167"/>
    <w:rsid w:val="003C68CA"/>
    <w:rsid w:val="003C7996"/>
    <w:rsid w:val="003D36B6"/>
    <w:rsid w:val="003D42E6"/>
    <w:rsid w:val="003D4456"/>
    <w:rsid w:val="003D5FC0"/>
    <w:rsid w:val="003E3526"/>
    <w:rsid w:val="003E4847"/>
    <w:rsid w:val="003F2EE7"/>
    <w:rsid w:val="003F5A48"/>
    <w:rsid w:val="003F5DFC"/>
    <w:rsid w:val="003F63D1"/>
    <w:rsid w:val="00401838"/>
    <w:rsid w:val="00402DC3"/>
    <w:rsid w:val="00404AB4"/>
    <w:rsid w:val="004059FE"/>
    <w:rsid w:val="00407989"/>
    <w:rsid w:val="004130D3"/>
    <w:rsid w:val="00415F93"/>
    <w:rsid w:val="00417123"/>
    <w:rsid w:val="004254FE"/>
    <w:rsid w:val="004313E4"/>
    <w:rsid w:val="0043166F"/>
    <w:rsid w:val="00435147"/>
    <w:rsid w:val="00435895"/>
    <w:rsid w:val="00436B80"/>
    <w:rsid w:val="00437A46"/>
    <w:rsid w:val="00441640"/>
    <w:rsid w:val="00441FD2"/>
    <w:rsid w:val="00442DCA"/>
    <w:rsid w:val="00443106"/>
    <w:rsid w:val="004445B3"/>
    <w:rsid w:val="00450093"/>
    <w:rsid w:val="00467984"/>
    <w:rsid w:val="004702CC"/>
    <w:rsid w:val="00470566"/>
    <w:rsid w:val="0047192B"/>
    <w:rsid w:val="00471973"/>
    <w:rsid w:val="00471BE5"/>
    <w:rsid w:val="004754FC"/>
    <w:rsid w:val="004800FA"/>
    <w:rsid w:val="0048082D"/>
    <w:rsid w:val="00480D9E"/>
    <w:rsid w:val="00481DB3"/>
    <w:rsid w:val="00484A23"/>
    <w:rsid w:val="00485B47"/>
    <w:rsid w:val="00487DA3"/>
    <w:rsid w:val="0049007E"/>
    <w:rsid w:val="00491AE9"/>
    <w:rsid w:val="0049629C"/>
    <w:rsid w:val="004A0B80"/>
    <w:rsid w:val="004A0C9B"/>
    <w:rsid w:val="004A11E7"/>
    <w:rsid w:val="004B1F72"/>
    <w:rsid w:val="004B22F9"/>
    <w:rsid w:val="004B4FD6"/>
    <w:rsid w:val="004B6558"/>
    <w:rsid w:val="004C0698"/>
    <w:rsid w:val="004C5679"/>
    <w:rsid w:val="004C5F4F"/>
    <w:rsid w:val="004E31BC"/>
    <w:rsid w:val="004E3AC9"/>
    <w:rsid w:val="004E523D"/>
    <w:rsid w:val="004F1FE3"/>
    <w:rsid w:val="00502FEA"/>
    <w:rsid w:val="00505F53"/>
    <w:rsid w:val="00506935"/>
    <w:rsid w:val="005117DD"/>
    <w:rsid w:val="00513510"/>
    <w:rsid w:val="00515947"/>
    <w:rsid w:val="00516272"/>
    <w:rsid w:val="005165C4"/>
    <w:rsid w:val="0051720C"/>
    <w:rsid w:val="005231A5"/>
    <w:rsid w:val="00523CB5"/>
    <w:rsid w:val="00524E1E"/>
    <w:rsid w:val="005303E3"/>
    <w:rsid w:val="00536AFB"/>
    <w:rsid w:val="00540DA4"/>
    <w:rsid w:val="00542E3B"/>
    <w:rsid w:val="00544393"/>
    <w:rsid w:val="00546E36"/>
    <w:rsid w:val="00552AE8"/>
    <w:rsid w:val="00555681"/>
    <w:rsid w:val="00556796"/>
    <w:rsid w:val="00556DC9"/>
    <w:rsid w:val="00556F44"/>
    <w:rsid w:val="00563D45"/>
    <w:rsid w:val="00565778"/>
    <w:rsid w:val="00571EFD"/>
    <w:rsid w:val="0057304C"/>
    <w:rsid w:val="0057403C"/>
    <w:rsid w:val="00574309"/>
    <w:rsid w:val="00582AC4"/>
    <w:rsid w:val="00584D8D"/>
    <w:rsid w:val="00586CE8"/>
    <w:rsid w:val="00586E11"/>
    <w:rsid w:val="00587ACE"/>
    <w:rsid w:val="00590F33"/>
    <w:rsid w:val="005918DF"/>
    <w:rsid w:val="00592B36"/>
    <w:rsid w:val="005A5C59"/>
    <w:rsid w:val="005B4D8F"/>
    <w:rsid w:val="005B520E"/>
    <w:rsid w:val="005B535B"/>
    <w:rsid w:val="005B6136"/>
    <w:rsid w:val="005B61C0"/>
    <w:rsid w:val="005B66AA"/>
    <w:rsid w:val="005C381C"/>
    <w:rsid w:val="005C5545"/>
    <w:rsid w:val="005C6699"/>
    <w:rsid w:val="005D2DBB"/>
    <w:rsid w:val="005D48AE"/>
    <w:rsid w:val="005D5C1F"/>
    <w:rsid w:val="005E0CB1"/>
    <w:rsid w:val="005E3233"/>
    <w:rsid w:val="005F0FD5"/>
    <w:rsid w:val="005F1F7B"/>
    <w:rsid w:val="005F549C"/>
    <w:rsid w:val="005F69DD"/>
    <w:rsid w:val="00602EBF"/>
    <w:rsid w:val="0060452A"/>
    <w:rsid w:val="0060764C"/>
    <w:rsid w:val="006108A4"/>
    <w:rsid w:val="00611FDE"/>
    <w:rsid w:val="006147D5"/>
    <w:rsid w:val="006216A9"/>
    <w:rsid w:val="006245C9"/>
    <w:rsid w:val="00624A96"/>
    <w:rsid w:val="006339BE"/>
    <w:rsid w:val="00635DC6"/>
    <w:rsid w:val="006451EE"/>
    <w:rsid w:val="006475FC"/>
    <w:rsid w:val="00654AA9"/>
    <w:rsid w:val="00663127"/>
    <w:rsid w:val="006661D0"/>
    <w:rsid w:val="00673537"/>
    <w:rsid w:val="006764FB"/>
    <w:rsid w:val="00676686"/>
    <w:rsid w:val="00676B92"/>
    <w:rsid w:val="00680218"/>
    <w:rsid w:val="006833D4"/>
    <w:rsid w:val="00687B27"/>
    <w:rsid w:val="00691246"/>
    <w:rsid w:val="0069420F"/>
    <w:rsid w:val="00696213"/>
    <w:rsid w:val="0069657C"/>
    <w:rsid w:val="006976E4"/>
    <w:rsid w:val="00697728"/>
    <w:rsid w:val="006A0C3C"/>
    <w:rsid w:val="006A0D5A"/>
    <w:rsid w:val="006A0F5A"/>
    <w:rsid w:val="006B3AE3"/>
    <w:rsid w:val="006B6947"/>
    <w:rsid w:val="006B7C5A"/>
    <w:rsid w:val="006C2939"/>
    <w:rsid w:val="006C4648"/>
    <w:rsid w:val="006C6F11"/>
    <w:rsid w:val="006C75C5"/>
    <w:rsid w:val="006D3080"/>
    <w:rsid w:val="006D5198"/>
    <w:rsid w:val="006D58F2"/>
    <w:rsid w:val="006D5FC0"/>
    <w:rsid w:val="006E3577"/>
    <w:rsid w:val="006E35AD"/>
    <w:rsid w:val="006E3A5F"/>
    <w:rsid w:val="006E5854"/>
    <w:rsid w:val="006F378F"/>
    <w:rsid w:val="00701D29"/>
    <w:rsid w:val="0070316D"/>
    <w:rsid w:val="00712A7D"/>
    <w:rsid w:val="00714145"/>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FA6"/>
    <w:rsid w:val="007676F6"/>
    <w:rsid w:val="0078173C"/>
    <w:rsid w:val="0078398E"/>
    <w:rsid w:val="00785992"/>
    <w:rsid w:val="00787C5A"/>
    <w:rsid w:val="0079197B"/>
    <w:rsid w:val="007919DE"/>
    <w:rsid w:val="007923C4"/>
    <w:rsid w:val="00796F8E"/>
    <w:rsid w:val="007A3BCF"/>
    <w:rsid w:val="007B3BE4"/>
    <w:rsid w:val="007B49F8"/>
    <w:rsid w:val="007B50DC"/>
    <w:rsid w:val="007B6627"/>
    <w:rsid w:val="007B7F19"/>
    <w:rsid w:val="007C0308"/>
    <w:rsid w:val="007D20CE"/>
    <w:rsid w:val="007D3FBD"/>
    <w:rsid w:val="007D42F6"/>
    <w:rsid w:val="007D6A00"/>
    <w:rsid w:val="007D6C71"/>
    <w:rsid w:val="007E02B4"/>
    <w:rsid w:val="007E31E9"/>
    <w:rsid w:val="007E5379"/>
    <w:rsid w:val="007E53E4"/>
    <w:rsid w:val="007F353C"/>
    <w:rsid w:val="007F5B39"/>
    <w:rsid w:val="008014D2"/>
    <w:rsid w:val="008052C5"/>
    <w:rsid w:val="008054BC"/>
    <w:rsid w:val="008061F9"/>
    <w:rsid w:val="00806CA8"/>
    <w:rsid w:val="0081220C"/>
    <w:rsid w:val="00812F49"/>
    <w:rsid w:val="00813873"/>
    <w:rsid w:val="00814758"/>
    <w:rsid w:val="008161C2"/>
    <w:rsid w:val="008225F5"/>
    <w:rsid w:val="0082623A"/>
    <w:rsid w:val="008266A7"/>
    <w:rsid w:val="00833364"/>
    <w:rsid w:val="008339E8"/>
    <w:rsid w:val="00835F7A"/>
    <w:rsid w:val="008363D3"/>
    <w:rsid w:val="00837A12"/>
    <w:rsid w:val="008411CE"/>
    <w:rsid w:val="008419AE"/>
    <w:rsid w:val="008452D8"/>
    <w:rsid w:val="00847F0A"/>
    <w:rsid w:val="00852062"/>
    <w:rsid w:val="00864F17"/>
    <w:rsid w:val="008652B8"/>
    <w:rsid w:val="008653B9"/>
    <w:rsid w:val="00871A50"/>
    <w:rsid w:val="008741A1"/>
    <w:rsid w:val="00875CCD"/>
    <w:rsid w:val="00883C20"/>
    <w:rsid w:val="008923B8"/>
    <w:rsid w:val="008968B0"/>
    <w:rsid w:val="008A1209"/>
    <w:rsid w:val="008A2853"/>
    <w:rsid w:val="008A3F65"/>
    <w:rsid w:val="008A5025"/>
    <w:rsid w:val="008A55B5"/>
    <w:rsid w:val="008A5E45"/>
    <w:rsid w:val="008A694E"/>
    <w:rsid w:val="008A75C8"/>
    <w:rsid w:val="008B47A2"/>
    <w:rsid w:val="008B4BDA"/>
    <w:rsid w:val="008B7EC3"/>
    <w:rsid w:val="008C510B"/>
    <w:rsid w:val="008C7E49"/>
    <w:rsid w:val="008D5B8E"/>
    <w:rsid w:val="008D698C"/>
    <w:rsid w:val="008F0487"/>
    <w:rsid w:val="008F0642"/>
    <w:rsid w:val="008F11FB"/>
    <w:rsid w:val="009051B5"/>
    <w:rsid w:val="0092380A"/>
    <w:rsid w:val="00925DAC"/>
    <w:rsid w:val="0093765F"/>
    <w:rsid w:val="00941194"/>
    <w:rsid w:val="00945BFD"/>
    <w:rsid w:val="00955C8B"/>
    <w:rsid w:val="009628C4"/>
    <w:rsid w:val="00962A19"/>
    <w:rsid w:val="00967DE3"/>
    <w:rsid w:val="009732BA"/>
    <w:rsid w:val="0097508D"/>
    <w:rsid w:val="00975EF9"/>
    <w:rsid w:val="00976BF9"/>
    <w:rsid w:val="00980B83"/>
    <w:rsid w:val="00986501"/>
    <w:rsid w:val="00993480"/>
    <w:rsid w:val="009A48A5"/>
    <w:rsid w:val="009A5A1F"/>
    <w:rsid w:val="009A60AB"/>
    <w:rsid w:val="009B150B"/>
    <w:rsid w:val="009C1D34"/>
    <w:rsid w:val="009C75B7"/>
    <w:rsid w:val="009C7B22"/>
    <w:rsid w:val="009D122D"/>
    <w:rsid w:val="009D666F"/>
    <w:rsid w:val="009D6C8E"/>
    <w:rsid w:val="009E32FB"/>
    <w:rsid w:val="009E5368"/>
    <w:rsid w:val="009F0890"/>
    <w:rsid w:val="009F0E24"/>
    <w:rsid w:val="009F18B4"/>
    <w:rsid w:val="009F3270"/>
    <w:rsid w:val="009F36E1"/>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3711"/>
    <w:rsid w:val="00A87E58"/>
    <w:rsid w:val="00A926B9"/>
    <w:rsid w:val="00A97794"/>
    <w:rsid w:val="00A97DBB"/>
    <w:rsid w:val="00AA2093"/>
    <w:rsid w:val="00AA3474"/>
    <w:rsid w:val="00AB30BD"/>
    <w:rsid w:val="00AB4B8B"/>
    <w:rsid w:val="00AB6F87"/>
    <w:rsid w:val="00AB75B3"/>
    <w:rsid w:val="00AC493E"/>
    <w:rsid w:val="00AC6519"/>
    <w:rsid w:val="00AD03E2"/>
    <w:rsid w:val="00AD22FE"/>
    <w:rsid w:val="00AD63F2"/>
    <w:rsid w:val="00AE41E4"/>
    <w:rsid w:val="00AF5413"/>
    <w:rsid w:val="00B00FCE"/>
    <w:rsid w:val="00B05517"/>
    <w:rsid w:val="00B06538"/>
    <w:rsid w:val="00B11E3A"/>
    <w:rsid w:val="00B1312D"/>
    <w:rsid w:val="00B22CED"/>
    <w:rsid w:val="00B22DB6"/>
    <w:rsid w:val="00B24860"/>
    <w:rsid w:val="00B258C1"/>
    <w:rsid w:val="00B27B57"/>
    <w:rsid w:val="00B319C3"/>
    <w:rsid w:val="00B4148E"/>
    <w:rsid w:val="00B50FB6"/>
    <w:rsid w:val="00B51A09"/>
    <w:rsid w:val="00B56225"/>
    <w:rsid w:val="00B62616"/>
    <w:rsid w:val="00B83A9B"/>
    <w:rsid w:val="00B83DE6"/>
    <w:rsid w:val="00B83FD9"/>
    <w:rsid w:val="00B90EAF"/>
    <w:rsid w:val="00B96591"/>
    <w:rsid w:val="00B97BC3"/>
    <w:rsid w:val="00BA56F6"/>
    <w:rsid w:val="00BA69A7"/>
    <w:rsid w:val="00BB3603"/>
    <w:rsid w:val="00BB6C9B"/>
    <w:rsid w:val="00BC1873"/>
    <w:rsid w:val="00BC58D1"/>
    <w:rsid w:val="00BD0B84"/>
    <w:rsid w:val="00BD2B6B"/>
    <w:rsid w:val="00BD7A8D"/>
    <w:rsid w:val="00BE1669"/>
    <w:rsid w:val="00BE30A9"/>
    <w:rsid w:val="00BE4B3E"/>
    <w:rsid w:val="00BE7410"/>
    <w:rsid w:val="00BE7E82"/>
    <w:rsid w:val="00BF46ED"/>
    <w:rsid w:val="00C07E6A"/>
    <w:rsid w:val="00C16556"/>
    <w:rsid w:val="00C20DFF"/>
    <w:rsid w:val="00C21D90"/>
    <w:rsid w:val="00C30078"/>
    <w:rsid w:val="00C37E21"/>
    <w:rsid w:val="00C37E31"/>
    <w:rsid w:val="00C402E4"/>
    <w:rsid w:val="00C40B1D"/>
    <w:rsid w:val="00C45937"/>
    <w:rsid w:val="00C53CCA"/>
    <w:rsid w:val="00C543C0"/>
    <w:rsid w:val="00C555EB"/>
    <w:rsid w:val="00C55D21"/>
    <w:rsid w:val="00C62D1F"/>
    <w:rsid w:val="00C64AA6"/>
    <w:rsid w:val="00C64CC4"/>
    <w:rsid w:val="00C75236"/>
    <w:rsid w:val="00C75FA5"/>
    <w:rsid w:val="00C800C2"/>
    <w:rsid w:val="00C81D28"/>
    <w:rsid w:val="00C832C3"/>
    <w:rsid w:val="00C86960"/>
    <w:rsid w:val="00C92A42"/>
    <w:rsid w:val="00C94904"/>
    <w:rsid w:val="00CA72A3"/>
    <w:rsid w:val="00CB06D6"/>
    <w:rsid w:val="00CB11CA"/>
    <w:rsid w:val="00CB1404"/>
    <w:rsid w:val="00CB66DB"/>
    <w:rsid w:val="00CB66E6"/>
    <w:rsid w:val="00CC04CD"/>
    <w:rsid w:val="00CC0B34"/>
    <w:rsid w:val="00CC5FCB"/>
    <w:rsid w:val="00CD10ED"/>
    <w:rsid w:val="00CD3187"/>
    <w:rsid w:val="00CD4CF7"/>
    <w:rsid w:val="00CE0782"/>
    <w:rsid w:val="00CE1A33"/>
    <w:rsid w:val="00CE3AB3"/>
    <w:rsid w:val="00CE495A"/>
    <w:rsid w:val="00CE628D"/>
    <w:rsid w:val="00CF4E91"/>
    <w:rsid w:val="00CF5731"/>
    <w:rsid w:val="00CF74F1"/>
    <w:rsid w:val="00D01C1E"/>
    <w:rsid w:val="00D0264C"/>
    <w:rsid w:val="00D04B94"/>
    <w:rsid w:val="00D0747A"/>
    <w:rsid w:val="00D14CB9"/>
    <w:rsid w:val="00D17A8E"/>
    <w:rsid w:val="00D308F7"/>
    <w:rsid w:val="00D417AA"/>
    <w:rsid w:val="00D467CC"/>
    <w:rsid w:val="00D469AF"/>
    <w:rsid w:val="00D46EC8"/>
    <w:rsid w:val="00D575EB"/>
    <w:rsid w:val="00D62448"/>
    <w:rsid w:val="00D63E3C"/>
    <w:rsid w:val="00D660B8"/>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1D2"/>
    <w:rsid w:val="00DE291E"/>
    <w:rsid w:val="00DE4724"/>
    <w:rsid w:val="00DE52F2"/>
    <w:rsid w:val="00DF06B8"/>
    <w:rsid w:val="00DF0C91"/>
    <w:rsid w:val="00DF3D60"/>
    <w:rsid w:val="00E011FC"/>
    <w:rsid w:val="00E03B21"/>
    <w:rsid w:val="00E159BE"/>
    <w:rsid w:val="00E21A6C"/>
    <w:rsid w:val="00E227D4"/>
    <w:rsid w:val="00E25331"/>
    <w:rsid w:val="00E25812"/>
    <w:rsid w:val="00E260A9"/>
    <w:rsid w:val="00E32618"/>
    <w:rsid w:val="00E35938"/>
    <w:rsid w:val="00E41F32"/>
    <w:rsid w:val="00E4278C"/>
    <w:rsid w:val="00E44966"/>
    <w:rsid w:val="00E50AED"/>
    <w:rsid w:val="00E53ED2"/>
    <w:rsid w:val="00E563C6"/>
    <w:rsid w:val="00E568AB"/>
    <w:rsid w:val="00E57417"/>
    <w:rsid w:val="00E5755A"/>
    <w:rsid w:val="00E61FEE"/>
    <w:rsid w:val="00E62394"/>
    <w:rsid w:val="00E70092"/>
    <w:rsid w:val="00E7199F"/>
    <w:rsid w:val="00E721D6"/>
    <w:rsid w:val="00E72CE7"/>
    <w:rsid w:val="00E73DA5"/>
    <w:rsid w:val="00E7683C"/>
    <w:rsid w:val="00E847C2"/>
    <w:rsid w:val="00E86321"/>
    <w:rsid w:val="00E91219"/>
    <w:rsid w:val="00EA506F"/>
    <w:rsid w:val="00EA546A"/>
    <w:rsid w:val="00EA7DF5"/>
    <w:rsid w:val="00EB41AA"/>
    <w:rsid w:val="00EB53EF"/>
    <w:rsid w:val="00EB6D9A"/>
    <w:rsid w:val="00EC1A29"/>
    <w:rsid w:val="00EC1BCD"/>
    <w:rsid w:val="00EC1CC3"/>
    <w:rsid w:val="00EC3CD6"/>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34A69"/>
    <w:rsid w:val="00F431E0"/>
    <w:rsid w:val="00F44770"/>
    <w:rsid w:val="00F47F03"/>
    <w:rsid w:val="00F47F14"/>
    <w:rsid w:val="00F537D9"/>
    <w:rsid w:val="00F55E6C"/>
    <w:rsid w:val="00F63836"/>
    <w:rsid w:val="00F65146"/>
    <w:rsid w:val="00F6742C"/>
    <w:rsid w:val="00F80BCF"/>
    <w:rsid w:val="00F81615"/>
    <w:rsid w:val="00F82B27"/>
    <w:rsid w:val="00F90A72"/>
    <w:rsid w:val="00F918A9"/>
    <w:rsid w:val="00F954E7"/>
    <w:rsid w:val="00F9785D"/>
    <w:rsid w:val="00FA2D3B"/>
    <w:rsid w:val="00FA4F7C"/>
    <w:rsid w:val="00FA5DC2"/>
    <w:rsid w:val="00FA5F64"/>
    <w:rsid w:val="00FB3664"/>
    <w:rsid w:val="00FB4164"/>
    <w:rsid w:val="00FB464F"/>
    <w:rsid w:val="00FB4950"/>
    <w:rsid w:val="00FB5761"/>
    <w:rsid w:val="00FC0CF5"/>
    <w:rsid w:val="00FC347F"/>
    <w:rsid w:val="00FC6D79"/>
    <w:rsid w:val="00FD0385"/>
    <w:rsid w:val="00FD161D"/>
    <w:rsid w:val="00FD5893"/>
    <w:rsid w:val="00FE4E0B"/>
    <w:rsid w:val="00FE5F6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AC3DCEEF-4879-46DE-813E-3F19D8BE0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E21A6C"/>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 w:type="table" w:styleId="GridTable4-Accent3">
    <w:name w:val="Grid Table 4 Accent 3"/>
    <w:basedOn w:val="TableNormal"/>
    <w:uiPriority w:val="49"/>
    <w:rsid w:val="00EB41AA"/>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5F0FD5"/>
    <w:pPr>
      <w:jc w:val="both"/>
    </w:pPr>
    <w:rPr>
      <w:rFonts w:ascii="Adobe Garamond Pro" w:eastAsia="Times New Roman" w:hAnsi="Adobe Garamond Pro" w:cs="Times New Roman"/>
      <w:b/>
      <w:bCs/>
      <w:lang w:eastAsia="en-US"/>
    </w:rPr>
  </w:style>
  <w:style w:type="character" w:customStyle="1" w:styleId="CommentSubjectChar">
    <w:name w:val="Comment Subject Char"/>
    <w:basedOn w:val="CommentTextChar"/>
    <w:link w:val="CommentSubject"/>
    <w:uiPriority w:val="99"/>
    <w:semiHidden/>
    <w:rsid w:val="005F0FD5"/>
    <w:rPr>
      <w:rFonts w:ascii="Adobe Garamond Pro" w:eastAsiaTheme="minorEastAsia" w:hAnsi="Adobe Garamond Pro" w:cstheme="minorBid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schema.org/" TargetMode="External"/><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87E1515E-9B28-7241-B213-38B59A245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7926</Words>
  <Characters>102180</Characters>
  <Application>Microsoft Macintosh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9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o, Tsz H</cp:lastModifiedBy>
  <cp:revision>2</cp:revision>
  <cp:lastPrinted>2016-02-04T17:59:00Z</cp:lastPrinted>
  <dcterms:created xsi:type="dcterms:W3CDTF">2017-03-21T18:00:00Z</dcterms:created>
  <dcterms:modified xsi:type="dcterms:W3CDTF">2017-03-21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V2Qb68fH"/&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